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EBB8BE" w14:textId="19535FED" w:rsidR="00FC7DA2" w:rsidRPr="00FC7DA2" w:rsidRDefault="00FC7DA2" w:rsidP="00505A35">
      <w:pPr>
        <w:widowControl/>
        <w:jc w:val="left"/>
        <w:rPr>
          <w:rFonts w:ascii="Arial" w:eastAsia="Times New Roman" w:hAnsi="Arial" w:cs="Arial"/>
          <w:b/>
          <w:color w:val="2E2E2E"/>
          <w:kern w:val="0"/>
          <w:sz w:val="36"/>
          <w:shd w:val="clear" w:color="auto" w:fill="FFFFFF"/>
        </w:rPr>
      </w:pPr>
      <w:r w:rsidRPr="00FC7DA2">
        <w:rPr>
          <w:rFonts w:ascii="Arial" w:eastAsia="Times New Roman" w:hAnsi="Arial" w:cs="Arial"/>
          <w:b/>
          <w:color w:val="2E2E2E"/>
          <w:kern w:val="0"/>
          <w:sz w:val="36"/>
          <w:shd w:val="clear" w:color="auto" w:fill="FFFFFF"/>
        </w:rPr>
        <w:t>Introduction</w:t>
      </w:r>
    </w:p>
    <w:p w14:paraId="69C539FB" w14:textId="77777777" w:rsidR="002B6B55" w:rsidRPr="00EF7712"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We </w:t>
      </w:r>
      <w:r w:rsidRPr="00F36B2F">
        <w:rPr>
          <w:rFonts w:ascii="Times" w:hAnsi="Times" w:cs="Times"/>
          <w:color w:val="1A1718"/>
          <w:kern w:val="0"/>
        </w:rPr>
        <w:t xml:space="preserve">live in </w:t>
      </w:r>
      <w:r>
        <w:rPr>
          <w:rFonts w:ascii="Times" w:hAnsi="Times" w:cs="Times"/>
          <w:color w:val="1A1718"/>
          <w:kern w:val="0"/>
        </w:rPr>
        <w:t xml:space="preserve">an age with access to extremely large amount of data that is not available any time before. </w:t>
      </w:r>
      <w:proofErr w:type="gramStart"/>
      <w:r>
        <w:rPr>
          <w:rFonts w:ascii="Times" w:hAnsi="Times" w:cs="Times"/>
          <w:color w:val="1A1718"/>
          <w:kern w:val="0"/>
        </w:rPr>
        <w:t>In order to</w:t>
      </w:r>
      <w:proofErr w:type="gramEnd"/>
      <w:r>
        <w:rPr>
          <w:rFonts w:ascii="Times" w:hAnsi="Times" w:cs="Times"/>
          <w:color w:val="1A1718"/>
          <w:kern w:val="0"/>
        </w:rPr>
        <w:t xml:space="preserve"> embrace human insight to the analysis of these data, to find the patterns and stories hidden beneath them, various</w:t>
      </w:r>
      <w:r w:rsidRPr="00845365">
        <w:rPr>
          <w:rFonts w:ascii="Times" w:hAnsi="Times" w:cs="Times"/>
          <w:color w:val="1A1718"/>
          <w:kern w:val="0"/>
        </w:rPr>
        <w:t xml:space="preserve"> </w:t>
      </w:r>
      <w:r>
        <w:rPr>
          <w:rFonts w:ascii="Times" w:hAnsi="Times" w:cs="Times"/>
          <w:color w:val="1A1718"/>
          <w:kern w:val="0"/>
        </w:rPr>
        <w:t xml:space="preserve">data </w:t>
      </w:r>
      <w:r w:rsidRPr="00845365">
        <w:rPr>
          <w:rFonts w:ascii="Times" w:hAnsi="Times" w:cs="Times"/>
          <w:color w:val="1A1718"/>
          <w:kern w:val="0"/>
        </w:rPr>
        <w:t>visualization methods</w:t>
      </w:r>
      <w:r>
        <w:rPr>
          <w:rFonts w:ascii="Times" w:hAnsi="Times" w:cs="Times"/>
          <w:color w:val="1A1718"/>
          <w:kern w:val="0"/>
        </w:rPr>
        <w:t xml:space="preserve"> </w:t>
      </w:r>
      <w:r w:rsidRPr="00845365">
        <w:rPr>
          <w:rFonts w:ascii="Times" w:hAnsi="Times" w:cs="Times"/>
          <w:color w:val="1A1718"/>
          <w:kern w:val="0"/>
        </w:rPr>
        <w:t>have been devised.</w:t>
      </w:r>
    </w:p>
    <w:p w14:paraId="4E4E4233" w14:textId="77777777" w:rsidR="002B6B55"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It is widely accepted that advanced data visualization techniques are effective for data analysis. </w:t>
      </w:r>
      <w:r>
        <w:rPr>
          <w:rFonts w:ascii="Times" w:hAnsi="Times" w:cs="Times"/>
          <w:color w:val="1A1718"/>
          <w:kern w:val="0"/>
        </w:rPr>
        <w:fldChar w:fldCharType="begin"/>
      </w:r>
      <w:r>
        <w:rPr>
          <w:rFonts w:ascii="Times" w:hAnsi="Times" w:cs="Times"/>
          <w:color w:val="1A1718"/>
          <w:kern w:val="0"/>
        </w:rPr>
        <w:instrText xml:space="preserve"> ADDIN ZOTERO_ITEM CSL_CITATION {"citationID":"ft7ig274s","properties":{"formattedCitation":"[1]","plainCitation":"[1]"},"citationItems":[{"id":504,"uris":["http://zotero.org/users/local/w4sOIapr/items/KVESTNPZ"],"uri":["http://zotero.org/users/local/w4sOIapr/items/KVESTNPZ"],"itemData":{"id":504,"type":"article-journal","title":"Integrative Genomics Viewer (IGV): high-performance genomics data visualization and exploration","container-title":"Briefings in Bioinformatics","page":"178-192","volume":"14","issue":"2","source":"academic.oup.com","DOI":"10.1093/bib/bbs017","ISSN":"1467-5463","shortTitle":"Integrative Genomics Viewer (IGV)","journalAbbreviation":"Brief Bioinform","author":[{"family":"Thorvaldsdóttir","given":"Helga"},{"family":"Robinson","given":"James T."},{"family":"Mesirov","given":"Jill P."}],"issued":{"date-parts":[["2013",3,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1]</w:t>
      </w:r>
      <w:r>
        <w:rPr>
          <w:rFonts w:ascii="Times" w:hAnsi="Times" w:cs="Times"/>
          <w:color w:val="1A1718"/>
          <w:kern w:val="0"/>
        </w:rPr>
        <w:fldChar w:fldCharType="end"/>
      </w:r>
      <w:r>
        <w:rPr>
          <w:rFonts w:ascii="Times" w:hAnsi="Times" w:cs="Times"/>
          <w:color w:val="1A1718"/>
          <w:kern w:val="0"/>
        </w:rPr>
        <w:fldChar w:fldCharType="begin"/>
      </w:r>
      <w:r>
        <w:rPr>
          <w:rFonts w:ascii="Times" w:hAnsi="Times" w:cs="Times"/>
          <w:color w:val="1A1718"/>
          <w:kern w:val="0"/>
        </w:rPr>
        <w:instrText xml:space="preserve"> ADDIN ZOTERO_ITEM CSL_CITATION {"citationID":"1mcn32jiet","properties":{"formattedCitation":"[2]","plainCitation":"[2]"},"citationItems":[{"id":507,"uris":["http://zotero.org/users/local/w4sOIapr/items/556I2UCZ"],"uri":["http://zotero.org/users/local/w4sOIapr/items/556I2UCZ"],"itemData":{"id":507,"type":"paper-conference","title":"VisMOOC: Visualizing video clickstream data from Massive Open Online Courses","container-title":"2015 IEEE Pacific Visualization Symposium (PacificVis)","page":"159-166","source":"IEEE Xplore","event":"2015 IEEE Pacific Visualization Symposium (PacificVis)","abstract":"Massive Open Online Courses (MOOCs) platforms are becoming increasingly popular in recent years. With thousands of students watching course videos, enormous amounts of clickstream data are produced and recorded by the MOOCs platforms for each course. Such large-scale data provide a great opportunity for instructors and educational analysts to gain insight into online learning behaviors on an unprecedented scale. Nevertheless, the growing scale and unique characteristics of the data also pose a special challenge for effective data analysis. In this paper, we introduce VisMOOC, a visual analytic system to help analyze user learning behaviors by using video clickstream data from MOOC platforms. We work closely with the instructors of two Coursera courses to understand the data and collect task analysis requirements. A complete user-centered design process is further employed to design and develop VisMOOC. It includes three main linked views: the List View to show an overview of the clickstream differences among course videos, the Content-based View to show temporal variations in the total number of each type of click action along the video timeline, the Dashboard View to show various statistical information such as demographic information and temporal information. We conduct two case studies with the instructors to demonstrate the usefulness of VisMOOC and discuss new findings on learning behaviors.","DOI":"10.1109/PACIFICVIS.2015.7156373","shortTitle":"VisMOOC","author":[{"family":"Shi","given":"Conglei"},{"family":"Fu","given":"Siwei"},{"family":"Chen","given":"Qing"},{"family":"Qu","given":"Huamin"}],"issued":{"date-parts":[["2015",4]]}}}],"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2]</w:t>
      </w:r>
      <w:r>
        <w:rPr>
          <w:rFonts w:ascii="Times" w:hAnsi="Times" w:cs="Times"/>
          <w:color w:val="1A1718"/>
          <w:kern w:val="0"/>
        </w:rPr>
        <w:fldChar w:fldCharType="end"/>
      </w:r>
      <w:r>
        <w:rPr>
          <w:rFonts w:ascii="Times" w:hAnsi="Times" w:cs="Times"/>
          <w:color w:val="1A1718"/>
          <w:kern w:val="0"/>
        </w:rPr>
        <w:fldChar w:fldCharType="begin"/>
      </w:r>
      <w:r>
        <w:rPr>
          <w:rFonts w:ascii="Times" w:hAnsi="Times" w:cs="Times"/>
          <w:color w:val="1A1718"/>
          <w:kern w:val="0"/>
        </w:rPr>
        <w:instrText xml:space="preserve"> ADDIN ZOTERO_ITEM CSL_CITATION {"citationID":"t9avc1p13","properties":{"formattedCitation":"[3]","plainCitation":"[3]"},"citationItems":[{"id":510,"uris":["http://zotero.org/users/local/w4sOIapr/items/6ZNW98TQ"],"uri":["http://zotero.org/users/local/w4sOIapr/items/6ZNW98TQ"],"itemData":{"id":510,"type":"article-journal","title":"SmartAdP: Visual Analytics of Large-scale Taxi Trajectories for Selecting Billboard Locations","container-title":"IEEE Transactions on Visualization and Computer Graphics","page":"1-10","volume":"23","issue":"1","source":"IEEE Xplore","abstract":"The problem of formulating solutions immediately and comparing them rapidly for billboard placements has plagued advertising planners for a long time, owing to the lack of efficient tools for in-depth analyses to make informed decisions. In this study, we attempt to employ visual analytics that combines the state-of-the-art mining and visualization techniques to tackle this problem using large-scale GPS trajectory data. In particular, we present SmartAdP, an interactive visual analytics system that deals with the two major challenges including finding good solutions in a huge solution space and comparing the solutions in a visual and intuitive manner. An interactive framework that integrates a novel visualization-driven data mining model enables advertising planners to effectively and efficiently formulate good candidate solutions. In addition, we propose a set of coupled visualizations: a solution view with metaphor-based glyphs to visualize the correlation between different solutions; a location view to display billboard locations in a compact manner; and a ranking view to present multi-typed rankings of the solutions. This system has been demonstrated using case studies with a real-world dataset and domain-expert interviews. Our approach can be adapted for other location selection problems such as selecting locations of retail stores or restaurants using trajectory data.","DOI":"10.1109/TVCG.2016.2598432","ISSN":"1077-2626","shortTitle":"SmartAdP","author":[{"family":"Liu","given":"D."},{"family":"Weng","given":"D."},{"family":"Li","given":"Y."},{"family":"Bao","given":"J."},{"family":"Zheng","given":"Y."},{"family":"Qu","given":"H."},{"family":"Wu","given":"Y."}],"issued":{"date-parts":[["2017",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3]</w:t>
      </w:r>
      <w:r>
        <w:rPr>
          <w:rFonts w:ascii="Times" w:hAnsi="Times" w:cs="Times"/>
          <w:color w:val="1A1718"/>
          <w:kern w:val="0"/>
        </w:rPr>
        <w:fldChar w:fldCharType="end"/>
      </w:r>
      <w:r>
        <w:rPr>
          <w:rFonts w:ascii="Times" w:hAnsi="Times" w:cs="Times"/>
          <w:color w:val="1A1718"/>
          <w:kern w:val="0"/>
        </w:rPr>
        <w:t>However, users need to go through a tedious trial, for example, reading a long, boring textual description, before they grasp</w:t>
      </w:r>
      <w:r w:rsidRPr="00845365">
        <w:rPr>
          <w:rFonts w:ascii="Times" w:hAnsi="Times" w:cs="Times"/>
          <w:color w:val="1A1718"/>
          <w:kern w:val="0"/>
        </w:rPr>
        <w:t xml:space="preserve"> the knowledge to </w:t>
      </w:r>
      <w:r>
        <w:rPr>
          <w:rFonts w:ascii="Times" w:hAnsi="Times" w:cs="Times"/>
          <w:color w:val="1A1718"/>
          <w:kern w:val="0"/>
        </w:rPr>
        <w:t xml:space="preserve">understand and freely </w:t>
      </w:r>
      <w:r w:rsidRPr="00845365">
        <w:rPr>
          <w:rFonts w:ascii="Times" w:hAnsi="Times" w:cs="Times"/>
          <w:color w:val="1A1718"/>
          <w:kern w:val="0"/>
        </w:rPr>
        <w:t xml:space="preserve">explore a visualization. </w:t>
      </w:r>
    </w:p>
    <w:p w14:paraId="2B4E8D93" w14:textId="77777777" w:rsidR="002B6B55"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What is more, even people inside visual community </w:t>
      </w:r>
      <w:proofErr w:type="gramStart"/>
      <w:r>
        <w:rPr>
          <w:rFonts w:ascii="Times" w:hAnsi="Times" w:cs="Times"/>
          <w:color w:val="1A1718"/>
          <w:kern w:val="0"/>
        </w:rPr>
        <w:t>suffer</w:t>
      </w:r>
      <w:proofErr w:type="gramEnd"/>
      <w:r>
        <w:rPr>
          <w:rFonts w:ascii="Times" w:hAnsi="Times" w:cs="Times"/>
          <w:color w:val="1A1718"/>
          <w:kern w:val="0"/>
        </w:rPr>
        <w:t xml:space="preserve"> when they are required to explain advanced visual design, especially when the visual encoding has complicated logic dependency, hard to intuitively map to natural representation, or when their audience have little knowledge about visualization techniques. </w:t>
      </w:r>
    </w:p>
    <w:p w14:paraId="7F99FB38" w14:textId="77777777" w:rsidR="002B6B55" w:rsidRDefault="002B6B55" w:rsidP="002B6B55">
      <w:pPr>
        <w:widowControl/>
        <w:autoSpaceDE w:val="0"/>
        <w:autoSpaceDN w:val="0"/>
        <w:adjustRightInd w:val="0"/>
        <w:spacing w:after="240" w:line="280" w:lineRule="atLeast"/>
        <w:jc w:val="left"/>
        <w:rPr>
          <w:rFonts w:ascii="Times" w:hAnsi="Times" w:cs="Times"/>
          <w:color w:val="1A1718"/>
          <w:kern w:val="0"/>
        </w:rPr>
      </w:pPr>
      <w:proofErr w:type="gramStart"/>
      <w:r>
        <w:rPr>
          <w:rFonts w:ascii="Times" w:hAnsi="Times" w:cs="Times"/>
          <w:color w:val="1A1718"/>
          <w:kern w:val="0"/>
        </w:rPr>
        <w:t>As a result</w:t>
      </w:r>
      <w:proofErr w:type="gramEnd"/>
      <w:r>
        <w:rPr>
          <w:rFonts w:ascii="Times" w:hAnsi="Times" w:cs="Times"/>
          <w:color w:val="1A1718"/>
          <w:kern w:val="0"/>
        </w:rPr>
        <w:t>,</w:t>
      </w:r>
      <w:r w:rsidRPr="00845365">
        <w:rPr>
          <w:rFonts w:ascii="Times" w:hAnsi="Times" w:cs="Times"/>
          <w:color w:val="1A1718"/>
          <w:kern w:val="0"/>
        </w:rPr>
        <w:t xml:space="preserve"> these advanced visualization technology, desp</w:t>
      </w:r>
      <w:r>
        <w:rPr>
          <w:rFonts w:ascii="Times" w:hAnsi="Times" w:cs="Times"/>
          <w:color w:val="1A1718"/>
          <w:kern w:val="0"/>
        </w:rPr>
        <w:t>ite that their utility has been verified by domain experts from different fields, gain little exposure</w:t>
      </w:r>
      <w:r w:rsidRPr="00845365">
        <w:rPr>
          <w:rFonts w:ascii="Times" w:hAnsi="Times" w:cs="Times"/>
          <w:color w:val="1A1718"/>
          <w:kern w:val="0"/>
        </w:rPr>
        <w:t xml:space="preserve"> </w:t>
      </w:r>
      <w:r>
        <w:rPr>
          <w:rFonts w:ascii="Times" w:hAnsi="Times" w:cs="Times"/>
          <w:color w:val="1A1718"/>
          <w:kern w:val="0"/>
        </w:rPr>
        <w:t xml:space="preserve">outside visual community. It is still these naïve visualizations, such as bar charts, pie charts, that dominate </w:t>
      </w:r>
      <w:r w:rsidRPr="00845365">
        <w:rPr>
          <w:rFonts w:ascii="Times" w:hAnsi="Times" w:cs="Times"/>
          <w:color w:val="1A1718"/>
          <w:kern w:val="0"/>
        </w:rPr>
        <w:t xml:space="preserve">in main stream media. </w:t>
      </w:r>
    </w:p>
    <w:p w14:paraId="514783BC" w14:textId="77777777" w:rsidR="002B6B55" w:rsidRPr="005F5B4D" w:rsidRDefault="002B6B55" w:rsidP="002B6B55">
      <w:pPr>
        <w:widowControl/>
        <w:autoSpaceDE w:val="0"/>
        <w:autoSpaceDN w:val="0"/>
        <w:adjustRightInd w:val="0"/>
        <w:spacing w:after="240" w:line="280" w:lineRule="atLeast"/>
        <w:jc w:val="left"/>
        <w:rPr>
          <w:rFonts w:ascii="Times" w:hAnsi="Times" w:cs="Times"/>
          <w:kern w:val="0"/>
        </w:rPr>
      </w:pPr>
      <w:r>
        <w:rPr>
          <w:rFonts w:ascii="Times" w:hAnsi="Times" w:cs="Times"/>
          <w:color w:val="1A1718"/>
          <w:kern w:val="0"/>
        </w:rPr>
        <w:t>Researches in cognitive psychology might shed some light on why visualization explanation is so annoying. Objects are</w:t>
      </w:r>
      <w:r w:rsidRPr="00651D6C">
        <w:rPr>
          <w:rFonts w:ascii="Times" w:hAnsi="Times" w:cs="Times"/>
          <w:color w:val="1A1718"/>
          <w:kern w:val="0"/>
        </w:rPr>
        <w:t xml:space="preserve"> identified by integrating the separate features wit</w:t>
      </w:r>
      <w:r>
        <w:rPr>
          <w:rFonts w:ascii="Times" w:hAnsi="Times" w:cs="Times"/>
          <w:color w:val="1A1718"/>
          <w:kern w:val="0"/>
        </w:rPr>
        <w:t>h the support of focused atten</w:t>
      </w:r>
      <w:r w:rsidRPr="00651D6C">
        <w:rPr>
          <w:rFonts w:ascii="Times" w:hAnsi="Times" w:cs="Times"/>
          <w:color w:val="1A1718"/>
          <w:kern w:val="0"/>
        </w:rPr>
        <w:t>tion</w:t>
      </w:r>
      <w:r>
        <w:rPr>
          <w:rFonts w:ascii="Times" w:hAnsi="Times" w:cs="Times"/>
          <w:color w:val="1A1718"/>
          <w:kern w:val="0"/>
        </w:rPr>
        <w:t>, and the registration of these separate features are serial.</w:t>
      </w:r>
      <w:r>
        <w:rPr>
          <w:rFonts w:ascii="Times" w:hAnsi="Times" w:cs="Times"/>
          <w:color w:val="1A1718"/>
          <w:kern w:val="0"/>
        </w:rPr>
        <w:fldChar w:fldCharType="begin"/>
      </w:r>
      <w:r>
        <w:rPr>
          <w:rFonts w:ascii="Times" w:hAnsi="Times" w:cs="Times"/>
          <w:color w:val="1A1718"/>
          <w:kern w:val="0"/>
        </w:rPr>
        <w:instrText xml:space="preserve"> ADDIN ZOTERO_ITEM CSL_CITATION {"citationID":"CHnswhhf","properties":{"formattedCitation":"[4]","plainCitation":"[4]"},"citationItems":[{"id":85,"uris":["http://zotero.org/users/local/w4sOIapr/items/A6ZP7T3K"],"uri":["http://zotero.org/users/local/w4sOIapr/items/A6ZP7T3K"],"itemData":{"id":85,"type":"article-journal","title":"A feature-integration theory of attention","container-title":"Cognitive Psychology","page":"97-136","volume":"12","issue":"1","source":"ScienceDirect","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DOI":"10.1016/0010-0285(80)90005-5","ISSN":"0010-0285","journalAbbreviation":"Cognitive Psychology","author":[{"family":"Treisman","given":"Anne M."},{"family":"Gelade","given":"Garry"}],"issued":{"date-parts":[["1980",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4]</w:t>
      </w:r>
      <w:r>
        <w:rPr>
          <w:rFonts w:ascii="Times" w:hAnsi="Times" w:cs="Times"/>
          <w:color w:val="1A1718"/>
          <w:kern w:val="0"/>
        </w:rPr>
        <w:fldChar w:fldCharType="end"/>
      </w:r>
      <w:r>
        <w:rPr>
          <w:rFonts w:ascii="Times" w:hAnsi="Times" w:cs="Times"/>
          <w:color w:val="1A1718"/>
          <w:kern w:val="0"/>
        </w:rPr>
        <w:fldChar w:fldCharType="begin"/>
      </w:r>
      <w:r>
        <w:rPr>
          <w:rFonts w:ascii="Times" w:hAnsi="Times" w:cs="Times"/>
          <w:color w:val="1A1718"/>
          <w:kern w:val="0"/>
        </w:rPr>
        <w:instrText xml:space="preserve"> ADDIN ZOTERO_ITEM CSL_CITATION {"citationID":"m9tfGDu6","properties":{"formattedCitation":"[5]","plainCitation":"[5]"},"citationItems":[{"id":89,"uris":["http://zotero.org/users/local/w4sOIapr/items/EJWTRA7W"],"uri":["http://zotero.org/users/local/w4sOIapr/items/EJWTRA7W"],"itemData":{"id":89,"type":"article-journal","title":"Guided Search 2.0 A revised model of visual search","container-title":"Psychonomic Bulletin &amp; Review","page":"202-238","volume":"1","issue":"2","source":"link.springer.com","abstract":"An important component of routine visual behavior is the ability to find one item in a visual world filled with other, distracting items. This ability to performvisual search has been the subject of a large body of research in the past 15 years. This paper reviews the visual search literature and presents a model of human search behavior. Built upon the work of Neisser, Treisman, Julesz, and others, the model distinguishes between a preattentive, massively parallel stage that processes information about basic visual features (color, motion, various depth cues, etc.) across large portions of the visual field and a subsequent limited-capacity stage that performs other, more complex operations (e.g., face recognition, reading, object identification) over a limited portion of the visual field. The spatial deployment of the limited-capacity process is under attentional control. The heart of the guided search model is the idea that attentional deployment of limited resources isguided by the output of the earlier parallel processes. Guided Search 2.0 (GS2) is a revision of the model in which virtually all aspects of the model have been made more explicit and/or revised in light of new data. The paper is organized into four parts: Part 1 presents the model and the details of its computer simulation. Part 2 reviews the visual search literature on preattentive processing of basic features and shows how the GS2 simulation reproduces those results. Part 3 reviews the literature on the attentional deployment of limited-capacity processes in conjunction and serial searches and shows how the simulation handles those conditions. Finally, Part 4 deals with shortcomings of the model and unresolved issues.","DOI":"10.3758/BF03200774","ISSN":"1069-9384, 1531-5320","journalAbbreviation":"Psychonomic Bulletin &amp; Review","language":"en","author":[{"family":"Wolfe","given":"Jeremy M."}],"issued":{"date-parts":[["1994",6,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5]</w:t>
      </w:r>
      <w:r>
        <w:rPr>
          <w:rFonts w:ascii="Times" w:hAnsi="Times" w:cs="Times"/>
          <w:color w:val="1A1718"/>
          <w:kern w:val="0"/>
        </w:rPr>
        <w:fldChar w:fldCharType="end"/>
      </w:r>
      <w:r>
        <w:rPr>
          <w:rFonts w:ascii="Times" w:hAnsi="Times" w:cs="Times"/>
          <w:color w:val="1A1718"/>
          <w:kern w:val="0"/>
        </w:rPr>
        <w:t xml:space="preserve"> In a visualization, however, objects are compacted in a limited area with little clue where to start looking at, leaving the audience really confusing and frustrated. At the same time, as it is said in bottom-up saliency model</w:t>
      </w:r>
      <w:r>
        <w:rPr>
          <w:rFonts w:ascii="Times" w:hAnsi="Times" w:cs="Times"/>
          <w:color w:val="1A1718"/>
          <w:kern w:val="0"/>
        </w:rPr>
        <w:fldChar w:fldCharType="begin"/>
      </w:r>
      <w:r>
        <w:rPr>
          <w:rFonts w:ascii="Times" w:hAnsi="Times" w:cs="Times"/>
          <w:color w:val="1A1718"/>
          <w:kern w:val="0"/>
        </w:rPr>
        <w:instrText xml:space="preserve"> ADDIN ZOTERO_ITEM CSL_CITATION {"citationID":"2jgjhjbgtb","properties":{"formattedCitation":"[6]","plainCitation":"[6]"},"citationItems":[{"id":516,"uris":["http://zotero.org/users/local/w4sOIapr/items/9SFTVSJW"],"uri":["http://zotero.org/users/local/w4sOIapr/items/9SFTVSJW"],"itemData":{"id":516,"type":"article-journal","title":"Modeling attention to salient proto-objects","container-title":"Neural Networks","collection-title":"Brain and AttentionBrain and Attention","page":"1395-1407","volume":"19","issue":"9","source":"ScienceDirect","abstract":"Selective visual attention is believed to be responsible for serializing visual information for recognizing one object at a time in a complex scene. But how can we attend to objects before they are recognized? In coherence theory of visual cognition, so-called proto-objects form volatile units of visual information that can be accessed by selective attention and subsequently validated as actual objects. We propose a biologically plausible model of forming and attending to proto-objects in natural scenes. We demonstrate that the suggested model can enable a model of object recognition in cortex to expand from recognizing individual objects in isolation to sequentially recognizing all objects in a more complex scene.","DOI":"10.1016/j.neunet.2006.10.001","ISSN":"0893-6080","journalAbbreviation":"Neural Networks","author":[{"family":"Walther","given":"Dirk"},{"family":"Koch","given":"Christof"}],"issued":{"date-parts":[["2006",1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6]</w:t>
      </w:r>
      <w:r>
        <w:rPr>
          <w:rFonts w:ascii="Times" w:hAnsi="Times" w:cs="Times"/>
          <w:color w:val="1A1718"/>
          <w:kern w:val="0"/>
        </w:rPr>
        <w:fldChar w:fldCharType="end"/>
      </w:r>
      <w:r>
        <w:rPr>
          <w:rFonts w:ascii="Times" w:hAnsi="Times" w:cs="Times"/>
          <w:color w:val="1A1718"/>
          <w:kern w:val="0"/>
        </w:rPr>
        <w:fldChar w:fldCharType="begin"/>
      </w:r>
      <w:r>
        <w:rPr>
          <w:rFonts w:ascii="Times" w:hAnsi="Times" w:cs="Times"/>
          <w:color w:val="1A1718"/>
          <w:kern w:val="0"/>
        </w:rPr>
        <w:instrText xml:space="preserve"> ADDIN ZOTERO_ITEM CSL_CITATION {"citationID":"2hnluhcd8l","properties":{"formattedCitation":"[7]","plainCitation":"[7]"},"citationItems":[{"id":513,"uris":["http://zotero.org/users/local/w4sOIapr/items/KCW5J7WK"],"uri":["http://zotero.org/users/local/w4sOIapr/items/KCW5J7WK"],"itemData":{"id":513,"type":"article-journal","title":"Computational modelling of visual attention","container-title":"Nature Reviews Neuroscience","page":"194-203","volume":"2","issue":"3","source":"www.nature.com","abstract":"Five important trends have emerged from recent work on computational models of focal visual attention that emphasize the bottom-up, image-based control of attentional deployment. First, the perceptual saliency of stimuli critically depends on the surrounding context. Second, a unique 'saliency map' that topographically encodes for stimulus conspicuity over the visual scene has proved to be an efficient and plausible bottom-up control strategy. Third, inhibition of return, the process by which the currently attended location is prevented from being attended again, is a crucial element of attentional deployment. Fourth, attention and eye movements tightly interplay, posing computational challenges with respect to the coordinate system used to control attention. And last, scene understanding and object recognition strongly constrain the selection of attended locations. Insights from these five key areas provide a framework for a computational and neurobiological understanding of visual attention.","DOI":"10.1038/35058500","ISSN":"1471-003X","journalAbbreviation":"Nat Rev Neurosci","language":"en","author":[{"family":"Itti","given":"Laurent"},{"family":"Koch","given":"Christof"}],"issued":{"date-parts":[["2001",3]]}}}],"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7]</w:t>
      </w:r>
      <w:r>
        <w:rPr>
          <w:rFonts w:ascii="Times" w:hAnsi="Times" w:cs="Times"/>
          <w:color w:val="1A1718"/>
          <w:kern w:val="0"/>
        </w:rPr>
        <w:fldChar w:fldCharType="end"/>
      </w:r>
      <w:r>
        <w:rPr>
          <w:rFonts w:ascii="Times" w:hAnsi="Times" w:cs="Times"/>
          <w:color w:val="1A1718"/>
          <w:kern w:val="0"/>
        </w:rPr>
        <w:fldChar w:fldCharType="begin"/>
      </w:r>
      <w:r>
        <w:rPr>
          <w:rFonts w:ascii="Times" w:hAnsi="Times" w:cs="Times"/>
          <w:color w:val="1A1718"/>
          <w:kern w:val="0"/>
        </w:rPr>
        <w:instrText xml:space="preserve"> ADDIN ZOTERO_ITEM CSL_CITATION {"citationID":"2i4bonk1hv","properties":{"formattedCitation":"[8]","plainCitation":"[8]"},"citationItems":[{"id":519,"uris":["http://zotero.org/users/local/w4sOIapr/items/92JAR8UQ"],"uri":["http://zotero.org/users/local/w4sOIapr/items/92JAR8UQ"],"itemData":{"id":519,"type":"article-journal","title":"A model of saliency-based visual attention for rapid scene analysis","container-title":"IEEE Transactions on Pattern Analysis and Machine Intelligence","page":"1254-1259","volume":"20","issue":"11","source":"IEEE Xplore","abstract":"A visual attention system, inspired by the behavior and the neuronal architecture of the early primate visual system, is presented. Multiscale image features are combined into a single topographical saliency map. A dynamical neural network then selects attended locations in order of decreasing saliency. The system breaks down the complex problem of scene understanding by rapidly selecting, in a computationally efficient manner, conspicuous locations to be analyzed in detail","DOI":"10.1109/34.730558","ISSN":"0162-8828","author":[{"family":"Itti","given":"L."},{"family":"Koch","given":"C."},{"family":"Niebur","given":"E."}],"issued":{"date-parts":[["1998",11]]}}}],"schema":"https://github.com/citation-style-language/schema/raw/master/csl-citation.json"} </w:instrText>
      </w:r>
      <w:r>
        <w:rPr>
          <w:rFonts w:ascii="Times" w:hAnsi="Times" w:cs="Times"/>
          <w:color w:val="1A1718"/>
          <w:kern w:val="0"/>
        </w:rPr>
        <w:fldChar w:fldCharType="separate"/>
      </w:r>
      <w:r>
        <w:rPr>
          <w:rFonts w:ascii="Times" w:hAnsi="Times" w:cs="Times"/>
          <w:noProof/>
          <w:color w:val="1A1718"/>
          <w:kern w:val="0"/>
        </w:rPr>
        <w:t>[8]</w:t>
      </w:r>
      <w:r>
        <w:rPr>
          <w:rFonts w:ascii="Times" w:hAnsi="Times" w:cs="Times"/>
          <w:color w:val="1A1718"/>
          <w:kern w:val="0"/>
        </w:rPr>
        <w:fldChar w:fldCharType="end"/>
      </w:r>
      <w:r>
        <w:rPr>
          <w:rFonts w:ascii="Times" w:hAnsi="Times" w:cs="Times"/>
          <w:color w:val="1A1718"/>
          <w:kern w:val="0"/>
        </w:rPr>
        <w:t xml:space="preserve">, people might get distracted from their region of interest when the context has more visual saliency. </w:t>
      </w:r>
    </w:p>
    <w:p w14:paraId="3F95AED2" w14:textId="77777777" w:rsidR="002B6B55" w:rsidRPr="00276691" w:rsidRDefault="002B6B55" w:rsidP="002B6B55">
      <w:pPr>
        <w:widowControl/>
        <w:autoSpaceDE w:val="0"/>
        <w:autoSpaceDN w:val="0"/>
        <w:adjustRightInd w:val="0"/>
        <w:spacing w:after="240" w:line="280" w:lineRule="atLeast"/>
        <w:jc w:val="left"/>
        <w:rPr>
          <w:rFonts w:ascii="Times" w:hAnsi="Times" w:cs="Times"/>
          <w:color w:val="1A1718"/>
          <w:kern w:val="0"/>
        </w:rPr>
      </w:pPr>
      <w:r w:rsidRPr="00845365">
        <w:rPr>
          <w:rFonts w:ascii="Times" w:hAnsi="Times" w:cs="Times"/>
          <w:color w:val="1A1718"/>
          <w:kern w:val="0"/>
        </w:rPr>
        <w:t>Thus, a specific order of telling t</w:t>
      </w:r>
      <w:r>
        <w:rPr>
          <w:rFonts w:ascii="Times" w:hAnsi="Times" w:cs="Times"/>
          <w:color w:val="1A1718"/>
          <w:kern w:val="0"/>
        </w:rPr>
        <w:t xml:space="preserve">he encoding scheme and an </w:t>
      </w:r>
      <w:r w:rsidRPr="00845365">
        <w:rPr>
          <w:rFonts w:ascii="Times" w:hAnsi="Times" w:cs="Times"/>
          <w:color w:val="1A1718"/>
          <w:kern w:val="0"/>
        </w:rPr>
        <w:t>attention guidance to help users obey this order</w:t>
      </w:r>
      <w:r>
        <w:rPr>
          <w:rFonts w:ascii="Times" w:hAnsi="Times" w:cs="Times"/>
          <w:color w:val="1A1718"/>
          <w:kern w:val="0"/>
        </w:rPr>
        <w:t xml:space="preserve"> </w:t>
      </w:r>
      <w:r w:rsidRPr="00845365">
        <w:rPr>
          <w:rFonts w:ascii="Times" w:hAnsi="Times" w:cs="Times"/>
          <w:color w:val="1A1718"/>
          <w:kern w:val="0"/>
        </w:rPr>
        <w:t xml:space="preserve">become necessary. </w:t>
      </w:r>
    </w:p>
    <w:p w14:paraId="6C607ADD" w14:textId="77777777" w:rsidR="002B6B55" w:rsidRPr="00845365" w:rsidRDefault="002B6B55" w:rsidP="002B6B55">
      <w:pPr>
        <w:widowControl/>
        <w:autoSpaceDE w:val="0"/>
        <w:autoSpaceDN w:val="0"/>
        <w:adjustRightInd w:val="0"/>
        <w:spacing w:after="240" w:line="280" w:lineRule="atLeast"/>
        <w:jc w:val="left"/>
        <w:rPr>
          <w:rFonts w:ascii="Times" w:hAnsi="Times" w:cs="Times"/>
          <w:color w:val="1A1718"/>
          <w:kern w:val="0"/>
        </w:rPr>
      </w:pPr>
      <w:r w:rsidRPr="00EF4992">
        <w:rPr>
          <w:rFonts w:ascii="Times" w:hAnsi="Times" w:cs="Times"/>
          <w:color w:val="1A1718"/>
          <w:kern w:val="0"/>
        </w:rPr>
        <w:t>Narrative has long been used to share complex information.</w:t>
      </w:r>
      <w:r>
        <w:rPr>
          <w:rFonts w:ascii="Times" w:hAnsi="Times" w:cs="Times"/>
          <w:color w:val="1A1718"/>
          <w:kern w:val="0"/>
        </w:rPr>
        <w:t xml:space="preserve"> As defined by the oxford dictionary, it is “</w:t>
      </w:r>
      <w:r w:rsidRPr="00EF4992">
        <w:rPr>
          <w:rFonts w:ascii="Times" w:hAnsi="Times" w:cs="Times"/>
          <w:color w:val="1A1718"/>
          <w:kern w:val="0"/>
        </w:rPr>
        <w:t>an account of a series of events, facts, etc., given in order and with the establishi</w:t>
      </w:r>
      <w:r>
        <w:rPr>
          <w:rFonts w:ascii="Times" w:hAnsi="Times" w:cs="Times"/>
          <w:color w:val="1A1718"/>
          <w:kern w:val="0"/>
        </w:rPr>
        <w:t xml:space="preserve">ng of connections between them.” Many efforts have been taken to adopt narrative techniques to data visualization field. </w:t>
      </w:r>
      <w:r w:rsidRPr="00A15DD9">
        <w:rPr>
          <w:rFonts w:ascii="Times" w:hAnsi="Times" w:cs="Times"/>
          <w:color w:val="1A1718"/>
          <w:kern w:val="0"/>
        </w:rPr>
        <w:t xml:space="preserve">Lee </w:t>
      </w:r>
      <w:r w:rsidRPr="00A15DD9">
        <w:rPr>
          <w:rFonts w:ascii="Times" w:hAnsi="Times" w:cs="Times"/>
          <w:color w:val="1A1718"/>
          <w:kern w:val="0"/>
        </w:rPr>
        <w:fldChar w:fldCharType="begin"/>
      </w:r>
      <w:r>
        <w:rPr>
          <w:rFonts w:ascii="Times" w:hAnsi="Times" w:cs="Times"/>
          <w:color w:val="1A1718"/>
          <w:kern w:val="0"/>
        </w:rPr>
        <w:instrText xml:space="preserve"> ADDIN ZOTERO_ITEM CSL_CITATION {"citationID":"4sQGxCvJ","properties":{"formattedCitation":"[9]","plainCitation":"[9]"},"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Pr="00A15DD9">
        <w:rPr>
          <w:rFonts w:ascii="Times" w:hAnsi="Times" w:cs="Times"/>
          <w:color w:val="1A1718"/>
          <w:kern w:val="0"/>
        </w:rPr>
        <w:fldChar w:fldCharType="separate"/>
      </w:r>
      <w:r>
        <w:rPr>
          <w:rFonts w:ascii="Times" w:hAnsi="Times" w:cs="Times"/>
          <w:color w:val="1A1718"/>
          <w:kern w:val="0"/>
        </w:rPr>
        <w:t>[9]</w:t>
      </w:r>
      <w:r w:rsidRPr="00A15DD9">
        <w:rPr>
          <w:rFonts w:ascii="Times" w:hAnsi="Times" w:cs="Times"/>
          <w:color w:val="1A1718"/>
          <w:kern w:val="0"/>
        </w:rPr>
        <w:fldChar w:fldCharType="end"/>
      </w:r>
      <w:r w:rsidRPr="00A15DD9">
        <w:rPr>
          <w:rFonts w:ascii="Times" w:hAnsi="Times" w:cs="Times"/>
          <w:color w:val="1A1718"/>
          <w:kern w:val="0"/>
        </w:rPr>
        <w:t xml:space="preserve"> define what is data storytelling and summarize its creating process. </w:t>
      </w:r>
      <w:proofErr w:type="spellStart"/>
      <w:r w:rsidRPr="00102F41">
        <w:rPr>
          <w:rFonts w:ascii="Times" w:hAnsi="Times" w:cs="Times"/>
          <w:color w:val="1A1718"/>
          <w:kern w:val="0"/>
        </w:rPr>
        <w:t>Segel</w:t>
      </w:r>
      <w:proofErr w:type="spellEnd"/>
      <w:r w:rsidRPr="00102F41">
        <w:rPr>
          <w:rFonts w:ascii="Times" w:hAnsi="Times" w:cs="Times"/>
          <w:color w:val="1A1718"/>
          <w:kern w:val="0"/>
        </w:rPr>
        <w:t xml:space="preserve"> and </w:t>
      </w:r>
      <w:proofErr w:type="spellStart"/>
      <w:r w:rsidRPr="00102F41">
        <w:rPr>
          <w:rFonts w:ascii="Times" w:hAnsi="Times" w:cs="Times"/>
          <w:color w:val="1A1718"/>
          <w:kern w:val="0"/>
        </w:rPr>
        <w:t>Heer</w:t>
      </w:r>
      <w:proofErr w:type="spellEnd"/>
      <w:r>
        <w:rPr>
          <w:rFonts w:ascii="Times" w:hAnsi="Times" w:cs="Times"/>
          <w:color w:val="1A1718"/>
          <w:kern w:val="0"/>
        </w:rPr>
        <w:fldChar w:fldCharType="begin"/>
      </w:r>
      <w:r>
        <w:rPr>
          <w:rFonts w:ascii="Times" w:hAnsi="Times" w:cs="Times"/>
          <w:color w:val="1A1718"/>
          <w:kern w:val="0"/>
        </w:rPr>
        <w:instrText xml:space="preserve"> ADDIN ZOTERO_ITEM CSL_CITATION {"citationID":"DAxW6hKd","properties":{"formattedCitation":"[10]","plainCitation":"[10]"},"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Pr>
          <w:rFonts w:ascii="Times" w:hAnsi="Times" w:cs="Times"/>
          <w:color w:val="1A1718"/>
          <w:kern w:val="0"/>
        </w:rPr>
        <w:fldChar w:fldCharType="separate"/>
      </w:r>
      <w:r>
        <w:rPr>
          <w:rFonts w:ascii="Times" w:hAnsi="Times" w:cs="Times"/>
          <w:color w:val="1A1718"/>
          <w:kern w:val="0"/>
        </w:rPr>
        <w:t>[10]</w:t>
      </w:r>
      <w:r>
        <w:rPr>
          <w:rFonts w:ascii="Times" w:hAnsi="Times" w:cs="Times"/>
          <w:color w:val="1A1718"/>
          <w:kern w:val="0"/>
        </w:rPr>
        <w:fldChar w:fldCharType="end"/>
      </w:r>
      <w:r>
        <w:rPr>
          <w:rFonts w:ascii="Times" w:hAnsi="Times" w:cs="Times"/>
          <w:color w:val="1A1718"/>
          <w:kern w:val="0"/>
        </w:rPr>
        <w:t xml:space="preserve"> </w:t>
      </w:r>
      <w:r w:rsidRPr="00A15DD9">
        <w:rPr>
          <w:rFonts w:ascii="Times" w:hAnsi="Times" w:cs="Times"/>
          <w:color w:val="1A1718"/>
          <w:kern w:val="0"/>
        </w:rPr>
        <w:t xml:space="preserve">provided a typology for classifying narrative visualizations and generalized advice for designing. </w:t>
      </w:r>
      <w:bookmarkStart w:id="0" w:name="_GoBack"/>
      <w:proofErr w:type="spellStart"/>
      <w:r w:rsidRPr="00A15DD9">
        <w:rPr>
          <w:rFonts w:ascii="Times" w:hAnsi="Times" w:cs="Times"/>
          <w:color w:val="1A1718"/>
          <w:kern w:val="0"/>
        </w:rPr>
        <w:t>Amini</w:t>
      </w:r>
      <w:proofErr w:type="spellEnd"/>
      <w:r w:rsidRPr="00A15DD9">
        <w:rPr>
          <w:rFonts w:ascii="Times" w:hAnsi="Times" w:cs="Times"/>
          <w:color w:val="1A1718"/>
          <w:kern w:val="0"/>
        </w:rPr>
        <w:t xml:space="preserve"> </w:t>
      </w:r>
      <w:proofErr w:type="spellStart"/>
      <w:r w:rsidRPr="00A15DD9">
        <w:rPr>
          <w:rFonts w:ascii="Times" w:hAnsi="Times" w:cs="Times"/>
          <w:color w:val="1A1718"/>
          <w:kern w:val="0"/>
        </w:rPr>
        <w:t>etc</w:t>
      </w:r>
      <w:proofErr w:type="spellEnd"/>
      <w:r w:rsidRPr="00A15DD9">
        <w:rPr>
          <w:rFonts w:ascii="Times" w:hAnsi="Times" w:cs="Times"/>
          <w:color w:val="1A1718"/>
          <w:kern w:val="0"/>
        </w:rPr>
        <w:t xml:space="preserve"> </w:t>
      </w:r>
      <w:r w:rsidRPr="00A15DD9">
        <w:rPr>
          <w:rFonts w:ascii="Times" w:hAnsi="Times" w:cs="Times"/>
          <w:color w:val="1A1718"/>
          <w:kern w:val="0"/>
        </w:rPr>
        <w:fldChar w:fldCharType="begin"/>
      </w:r>
      <w:r>
        <w:rPr>
          <w:rFonts w:ascii="Times" w:hAnsi="Times" w:cs="Times"/>
          <w:color w:val="1A1718"/>
          <w:kern w:val="0"/>
        </w:rPr>
        <w:instrText xml:space="preserve"> ADDIN ZOTERO_ITEM CSL_CITATION {"citationID":"9wvOmrTB","properties":{"formattedCitation":"[11]","plainCitation":"[11]"},"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A15DD9">
        <w:rPr>
          <w:rFonts w:ascii="Times" w:hAnsi="Times" w:cs="Times"/>
          <w:color w:val="1A1718"/>
          <w:kern w:val="0"/>
        </w:rPr>
        <w:fldChar w:fldCharType="separate"/>
      </w:r>
      <w:r>
        <w:rPr>
          <w:rFonts w:ascii="Times" w:hAnsi="Times" w:cs="Times"/>
          <w:color w:val="1A1718"/>
          <w:kern w:val="0"/>
        </w:rPr>
        <w:t>[11]</w:t>
      </w:r>
      <w:r w:rsidRPr="00A15DD9">
        <w:rPr>
          <w:rFonts w:ascii="Times" w:hAnsi="Times" w:cs="Times"/>
          <w:color w:val="1A1718"/>
          <w:kern w:val="0"/>
        </w:rPr>
        <w:fldChar w:fldCharType="end"/>
      </w:r>
      <w:r w:rsidRPr="00A15DD9">
        <w:rPr>
          <w:rFonts w:ascii="Times" w:hAnsi="Times" w:cs="Times"/>
          <w:color w:val="1A1718"/>
          <w:kern w:val="0"/>
        </w:rPr>
        <w:t xml:space="preserve"> systematically analyze what elements are featured in data videos</w:t>
      </w:r>
      <w:bookmarkEnd w:id="0"/>
      <w:r w:rsidRPr="00A15DD9">
        <w:rPr>
          <w:rFonts w:ascii="Times" w:hAnsi="Times" w:cs="Times"/>
          <w:color w:val="1A1718"/>
          <w:kern w:val="0"/>
        </w:rPr>
        <w:t xml:space="preserve"> and the processes used to create them. </w:t>
      </w:r>
    </w:p>
    <w:p w14:paraId="4C56628D" w14:textId="77777777" w:rsidR="002B6B55" w:rsidRPr="00845365"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However, these works focus on communicating the conclusions that analysist get from data, rather than guiding the audience how to read a visualization. </w:t>
      </w:r>
    </w:p>
    <w:p w14:paraId="290F9537" w14:textId="77777777" w:rsidR="002B6B55" w:rsidRPr="00845365" w:rsidRDefault="002B6B55" w:rsidP="002B6B55">
      <w:pPr>
        <w:widowControl/>
        <w:autoSpaceDE w:val="0"/>
        <w:autoSpaceDN w:val="0"/>
        <w:adjustRightInd w:val="0"/>
        <w:spacing w:after="240" w:line="280" w:lineRule="atLeast"/>
        <w:jc w:val="left"/>
        <w:rPr>
          <w:rFonts w:ascii="Times" w:hAnsi="Times" w:cs="Times"/>
          <w:color w:val="1A1718"/>
          <w:kern w:val="0"/>
        </w:rPr>
      </w:pPr>
      <w:r w:rsidRPr="00845365">
        <w:rPr>
          <w:rFonts w:ascii="Times" w:hAnsi="Times" w:cs="Times"/>
          <w:color w:val="1A1718"/>
          <w:kern w:val="0"/>
        </w:rPr>
        <w:lastRenderedPageBreak/>
        <w:t xml:space="preserve">Here, </w:t>
      </w:r>
      <w:r>
        <w:rPr>
          <w:rFonts w:ascii="Times" w:hAnsi="Times" w:cs="Times"/>
          <w:color w:val="1A1718"/>
          <w:kern w:val="0"/>
        </w:rPr>
        <w:t>w</w:t>
      </w:r>
      <w:r w:rsidRPr="00845365">
        <w:rPr>
          <w:rFonts w:ascii="Times" w:hAnsi="Times" w:cs="Times"/>
          <w:color w:val="1A1718"/>
          <w:kern w:val="0"/>
        </w:rPr>
        <w:t xml:space="preserve">e presented a </w:t>
      </w:r>
      <w:r>
        <w:rPr>
          <w:rFonts w:ascii="Times" w:hAnsi="Times" w:cs="Times"/>
          <w:color w:val="1A1718"/>
          <w:kern w:val="0"/>
        </w:rPr>
        <w:t xml:space="preserve">prototype to adopt narratives to visual encoding explanation. Considering the wide range of data visualization, we narrow our work on text visualization since it is typical and rifer. We collected </w:t>
      </w:r>
      <w:r w:rsidRPr="00520972">
        <w:rPr>
          <w:rFonts w:ascii="Times" w:hAnsi="Times" w:cs="Times"/>
          <w:color w:val="FF0000"/>
          <w:kern w:val="0"/>
        </w:rPr>
        <w:t>xx</w:t>
      </w:r>
      <w:r>
        <w:rPr>
          <w:rFonts w:ascii="Times" w:hAnsi="Times" w:cs="Times"/>
          <w:color w:val="1A1718"/>
          <w:kern w:val="0"/>
        </w:rPr>
        <w:t xml:space="preserve"> papers (including all 61 papers about text visualization design in TVCG), </w:t>
      </w:r>
      <w:r w:rsidRPr="00C9157E">
        <w:rPr>
          <w:rFonts w:ascii="Times" w:hAnsi="Times" w:cs="Times"/>
          <w:color w:val="FF0000"/>
          <w:kern w:val="0"/>
        </w:rPr>
        <w:t>xx</w:t>
      </w:r>
      <w:r>
        <w:rPr>
          <w:rFonts w:ascii="Times" w:hAnsi="Times" w:cs="Times"/>
          <w:color w:val="1A1718"/>
          <w:kern w:val="0"/>
        </w:rPr>
        <w:t xml:space="preserve"> videos that present text visualization design. Base on the survey of these papers and videos, as well as some models in cognitive psychology, and a series of user studies, we summarized some principles for narrative visual encoding explanation, formed guideline for applying narrative techniques. To demonstrate the utility of our method, we built a </w:t>
      </w:r>
      <w:r w:rsidRPr="00845365">
        <w:rPr>
          <w:rFonts w:ascii="Times" w:hAnsi="Times" w:cs="Times"/>
          <w:color w:val="1A1718"/>
          <w:kern w:val="0"/>
        </w:rPr>
        <w:t xml:space="preserve">web based authoring tool </w:t>
      </w:r>
      <w:r>
        <w:rPr>
          <w:rFonts w:ascii="Times" w:hAnsi="Times" w:cs="Times"/>
          <w:color w:val="1A1718"/>
          <w:kern w:val="0"/>
        </w:rPr>
        <w:t>that can help users design narrative visual encoding explanation with pre-defined, free-to-edit slideshow templates.</w:t>
      </w:r>
      <w:r w:rsidRPr="00845365">
        <w:rPr>
          <w:rFonts w:ascii="Times" w:hAnsi="Times" w:cs="Times"/>
          <w:color w:val="1A1718"/>
          <w:kern w:val="0"/>
        </w:rPr>
        <w:t xml:space="preserve"> </w:t>
      </w:r>
    </w:p>
    <w:p w14:paraId="55DC183A" w14:textId="77777777" w:rsidR="002B6B55" w:rsidRDefault="002B6B55" w:rsidP="002B6B55">
      <w:pPr>
        <w:widowControl/>
        <w:autoSpaceDE w:val="0"/>
        <w:autoSpaceDN w:val="0"/>
        <w:adjustRightInd w:val="0"/>
        <w:spacing w:after="240" w:line="280" w:lineRule="atLeast"/>
        <w:jc w:val="left"/>
        <w:rPr>
          <w:rFonts w:ascii="Times" w:hAnsi="Times" w:cs="Times"/>
          <w:color w:val="1A1718"/>
          <w:kern w:val="0"/>
        </w:rPr>
      </w:pPr>
      <w:r w:rsidRPr="00845365">
        <w:rPr>
          <w:rFonts w:ascii="Times" w:hAnsi="Times" w:cs="Times"/>
          <w:color w:val="1A1718"/>
          <w:kern w:val="0"/>
        </w:rPr>
        <w:t xml:space="preserve">To the best of our knowledge, this is the first attempt to explain visualization with narrative techniques. </w:t>
      </w:r>
    </w:p>
    <w:p w14:paraId="779A3A37" w14:textId="77777777" w:rsidR="002B6B55"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We believe we have the following contributions.</w:t>
      </w:r>
    </w:p>
    <w:p w14:paraId="72B84551" w14:textId="77777777" w:rsidR="002B6B55" w:rsidRDefault="002B6B55" w:rsidP="002B6B55">
      <w:pPr>
        <w:pStyle w:val="ac"/>
        <w:widowControl/>
        <w:numPr>
          <w:ilvl w:val="0"/>
          <w:numId w:val="1"/>
        </w:numPr>
        <w:autoSpaceDE w:val="0"/>
        <w:autoSpaceDN w:val="0"/>
        <w:adjustRightInd w:val="0"/>
        <w:spacing w:after="240" w:line="280" w:lineRule="atLeast"/>
        <w:ind w:firstLineChars="0"/>
        <w:jc w:val="left"/>
        <w:rPr>
          <w:rFonts w:ascii="Times" w:hAnsi="Times" w:cs="Times"/>
          <w:color w:val="1A1718"/>
          <w:kern w:val="0"/>
        </w:rPr>
      </w:pPr>
      <w:r w:rsidRPr="0060412A">
        <w:rPr>
          <w:rFonts w:ascii="Times" w:hAnsi="Times" w:cs="Times"/>
          <w:b/>
          <w:bCs/>
          <w:color w:val="1A1718"/>
          <w:kern w:val="0"/>
        </w:rPr>
        <w:t>principles about how to explain visualization encoding:</w:t>
      </w:r>
    </w:p>
    <w:p w14:paraId="22481FA6" w14:textId="77777777" w:rsidR="002B6B55" w:rsidRPr="00B25994" w:rsidRDefault="002B6B55" w:rsidP="002B6B55">
      <w:pPr>
        <w:pStyle w:val="ac"/>
        <w:widowControl/>
        <w:numPr>
          <w:ilvl w:val="0"/>
          <w:numId w:val="1"/>
        </w:numPr>
        <w:autoSpaceDE w:val="0"/>
        <w:autoSpaceDN w:val="0"/>
        <w:adjustRightInd w:val="0"/>
        <w:spacing w:after="240" w:line="280" w:lineRule="atLeast"/>
        <w:ind w:firstLineChars="0"/>
        <w:jc w:val="left"/>
        <w:rPr>
          <w:rFonts w:ascii="Times" w:hAnsi="Times" w:cs="Times"/>
          <w:color w:val="1A1718"/>
          <w:kern w:val="0"/>
        </w:rPr>
      </w:pPr>
      <w:r w:rsidRPr="003B00F3">
        <w:rPr>
          <w:rFonts w:ascii="Times" w:hAnsi="Times" w:cs="Times"/>
          <w:b/>
          <w:bCs/>
          <w:color w:val="1A1718"/>
          <w:kern w:val="0"/>
        </w:rPr>
        <w:t xml:space="preserve">the narrative sequence for visual encoding </w:t>
      </w:r>
      <w:proofErr w:type="gramStart"/>
      <w:r w:rsidRPr="003B00F3">
        <w:rPr>
          <w:rFonts w:ascii="Times" w:hAnsi="Times" w:cs="Times"/>
          <w:b/>
          <w:bCs/>
          <w:color w:val="1A1718"/>
          <w:kern w:val="0"/>
        </w:rPr>
        <w:t>explanation</w:t>
      </w:r>
      <w:r w:rsidRPr="003B00F3">
        <w:rPr>
          <w:rFonts w:ascii="Times" w:hAnsi="Times" w:cs="Times"/>
          <w:color w:val="1A1718"/>
          <w:kern w:val="0"/>
        </w:rPr>
        <w:t> :</w:t>
      </w:r>
      <w:proofErr w:type="gramEnd"/>
      <w:r w:rsidRPr="003B00F3">
        <w:rPr>
          <w:rFonts w:ascii="Times" w:hAnsi="Times" w:cs="Times"/>
          <w:color w:val="1A1718"/>
          <w:kern w:val="0"/>
        </w:rPr>
        <w:t> </w:t>
      </w:r>
    </w:p>
    <w:p w14:paraId="43F2FA72" w14:textId="77777777" w:rsidR="002B6B55" w:rsidRDefault="002B6B55" w:rsidP="002B6B55">
      <w:pPr>
        <w:pStyle w:val="ac"/>
        <w:widowControl/>
        <w:numPr>
          <w:ilvl w:val="0"/>
          <w:numId w:val="1"/>
        </w:numPr>
        <w:autoSpaceDE w:val="0"/>
        <w:autoSpaceDN w:val="0"/>
        <w:adjustRightInd w:val="0"/>
        <w:spacing w:after="240" w:line="280" w:lineRule="atLeast"/>
        <w:ind w:firstLineChars="0"/>
        <w:jc w:val="left"/>
        <w:rPr>
          <w:rFonts w:ascii="Times" w:hAnsi="Times" w:cs="Times"/>
          <w:color w:val="1A1718"/>
          <w:kern w:val="0"/>
        </w:rPr>
      </w:pPr>
      <w:r>
        <w:rPr>
          <w:rFonts w:ascii="Times" w:hAnsi="Times" w:cs="Times"/>
          <w:b/>
          <w:bCs/>
          <w:color w:val="1A1718"/>
          <w:kern w:val="0"/>
        </w:rPr>
        <w:t>guideline to apply</w:t>
      </w:r>
      <w:r w:rsidRPr="004F273E">
        <w:rPr>
          <w:rFonts w:ascii="Times" w:hAnsi="Times" w:cs="Times"/>
          <w:b/>
          <w:bCs/>
          <w:color w:val="1A1718"/>
          <w:kern w:val="0"/>
        </w:rPr>
        <w:t xml:space="preserve"> narrative techniques, namely, animated trans</w:t>
      </w:r>
      <w:r>
        <w:rPr>
          <w:rFonts w:ascii="Times" w:hAnsi="Times" w:cs="Times"/>
          <w:b/>
          <w:bCs/>
          <w:color w:val="1A1718"/>
          <w:kern w:val="0"/>
        </w:rPr>
        <w:t xml:space="preserve">ition, attention guidance, memory </w:t>
      </w:r>
      <w:proofErr w:type="spellStart"/>
      <w:r>
        <w:rPr>
          <w:rFonts w:ascii="Times" w:hAnsi="Times" w:cs="Times"/>
          <w:b/>
          <w:bCs/>
          <w:color w:val="1A1718"/>
          <w:kern w:val="0"/>
        </w:rPr>
        <w:t>recaller</w:t>
      </w:r>
      <w:proofErr w:type="spellEnd"/>
      <w:r w:rsidRPr="004F273E">
        <w:rPr>
          <w:rFonts w:ascii="Times" w:hAnsi="Times" w:cs="Times"/>
          <w:b/>
          <w:bCs/>
          <w:color w:val="1A1718"/>
          <w:kern w:val="0"/>
        </w:rPr>
        <w:t>, for encoding explanation</w:t>
      </w:r>
      <w:r w:rsidRPr="004F273E">
        <w:rPr>
          <w:rFonts w:ascii="Times" w:hAnsi="Times" w:cs="Times"/>
          <w:color w:val="1A1718"/>
          <w:kern w:val="0"/>
        </w:rPr>
        <w:t>:</w:t>
      </w:r>
    </w:p>
    <w:p w14:paraId="5B7ECAC5" w14:textId="77777777" w:rsidR="002B6B55" w:rsidRDefault="002B6B55" w:rsidP="002B6B55">
      <w:pPr>
        <w:pStyle w:val="ac"/>
        <w:widowControl/>
        <w:numPr>
          <w:ilvl w:val="0"/>
          <w:numId w:val="1"/>
        </w:numPr>
        <w:autoSpaceDE w:val="0"/>
        <w:autoSpaceDN w:val="0"/>
        <w:adjustRightInd w:val="0"/>
        <w:spacing w:after="240" w:line="280" w:lineRule="atLeast"/>
        <w:ind w:firstLineChars="0"/>
        <w:jc w:val="left"/>
        <w:rPr>
          <w:rFonts w:ascii="Times" w:hAnsi="Times" w:cs="Times"/>
          <w:color w:val="1A1718"/>
          <w:kern w:val="0"/>
        </w:rPr>
      </w:pPr>
      <w:r w:rsidRPr="003B771A">
        <w:rPr>
          <w:rFonts w:ascii="Times" w:hAnsi="Times" w:cs="Times"/>
          <w:b/>
          <w:bCs/>
          <w:color w:val="1A1718"/>
          <w:kern w:val="0"/>
        </w:rPr>
        <w:t xml:space="preserve">an algorithm for </w:t>
      </w:r>
      <w:proofErr w:type="spellStart"/>
      <w:r w:rsidRPr="003B771A">
        <w:rPr>
          <w:rFonts w:ascii="Times" w:hAnsi="Times" w:cs="Times"/>
          <w:b/>
          <w:bCs/>
          <w:color w:val="1A1718"/>
          <w:kern w:val="0"/>
        </w:rPr>
        <w:t>infovis</w:t>
      </w:r>
      <w:proofErr w:type="spellEnd"/>
      <w:r w:rsidRPr="003B771A">
        <w:rPr>
          <w:rFonts w:ascii="Times" w:hAnsi="Times" w:cs="Times"/>
          <w:b/>
          <w:bCs/>
          <w:color w:val="1A1718"/>
          <w:kern w:val="0"/>
        </w:rPr>
        <w:t xml:space="preserve"> decomposition:</w:t>
      </w:r>
    </w:p>
    <w:p w14:paraId="2A35BBDD" w14:textId="77777777" w:rsidR="002B6B55" w:rsidRPr="00C34DF7" w:rsidRDefault="002B6B55" w:rsidP="002B6B55">
      <w:pPr>
        <w:pStyle w:val="ac"/>
        <w:widowControl/>
        <w:numPr>
          <w:ilvl w:val="0"/>
          <w:numId w:val="1"/>
        </w:numPr>
        <w:autoSpaceDE w:val="0"/>
        <w:autoSpaceDN w:val="0"/>
        <w:adjustRightInd w:val="0"/>
        <w:spacing w:after="240" w:line="280" w:lineRule="atLeast"/>
        <w:ind w:firstLineChars="0"/>
        <w:jc w:val="left"/>
        <w:rPr>
          <w:rFonts w:ascii="Times" w:hAnsi="Times" w:cs="Times"/>
          <w:color w:val="1A1718"/>
          <w:kern w:val="0"/>
        </w:rPr>
      </w:pPr>
      <w:r w:rsidRPr="003B771A">
        <w:rPr>
          <w:rFonts w:ascii="Times" w:hAnsi="Times" w:cs="Times"/>
          <w:b/>
          <w:bCs/>
          <w:color w:val="1A1718"/>
          <w:kern w:val="0"/>
        </w:rPr>
        <w:t>an open source online system</w:t>
      </w:r>
      <w:r>
        <w:rPr>
          <w:rFonts w:ascii="Times" w:hAnsi="Times" w:cs="Times"/>
          <w:b/>
          <w:bCs/>
          <w:color w:val="1A1718"/>
          <w:kern w:val="0"/>
        </w:rPr>
        <w:t xml:space="preserve"> to generate narrative visual explanation</w:t>
      </w:r>
      <w:r w:rsidRPr="003B771A">
        <w:rPr>
          <w:rFonts w:ascii="Times" w:hAnsi="Times" w:cs="Times"/>
          <w:b/>
          <w:bCs/>
          <w:color w:val="1A1718"/>
          <w:kern w:val="0"/>
        </w:rPr>
        <w:t>:</w:t>
      </w:r>
    </w:p>
    <w:p w14:paraId="6A74CE05" w14:textId="77777777" w:rsidR="002B6B55" w:rsidRPr="003B771A" w:rsidRDefault="002B6B55" w:rsidP="002B6B55">
      <w:pPr>
        <w:pStyle w:val="ac"/>
        <w:widowControl/>
        <w:autoSpaceDE w:val="0"/>
        <w:autoSpaceDN w:val="0"/>
        <w:adjustRightInd w:val="0"/>
        <w:spacing w:after="240" w:line="280" w:lineRule="atLeast"/>
        <w:ind w:left="360" w:firstLineChars="0" w:firstLine="0"/>
        <w:jc w:val="left"/>
        <w:rPr>
          <w:rFonts w:ascii="Times" w:hAnsi="Times" w:cs="Times"/>
          <w:color w:val="1A1718"/>
          <w:kern w:val="0"/>
        </w:rPr>
      </w:pPr>
      <w:r w:rsidRPr="00C34DF7">
        <w:rPr>
          <w:rFonts w:ascii="Times" w:hAnsi="Times" w:cs="Times"/>
          <w:color w:val="A6A6A6" w:themeColor="background1" w:themeShade="A6"/>
          <w:kern w:val="0"/>
        </w:rPr>
        <w:t xml:space="preserve">extraction and combination: the system will extract the atomics from a </w:t>
      </w:r>
      <w:proofErr w:type="spellStart"/>
      <w:r w:rsidRPr="00C34DF7">
        <w:rPr>
          <w:rFonts w:ascii="Times" w:hAnsi="Times" w:cs="Times"/>
          <w:color w:val="A6A6A6" w:themeColor="background1" w:themeShade="A6"/>
          <w:kern w:val="0"/>
        </w:rPr>
        <w:t>infovis</w:t>
      </w:r>
      <w:proofErr w:type="spellEnd"/>
      <w:r w:rsidRPr="00C34DF7">
        <w:rPr>
          <w:rFonts w:ascii="Times" w:hAnsi="Times" w:cs="Times"/>
          <w:color w:val="A6A6A6" w:themeColor="background1" w:themeShade="A6"/>
          <w:kern w:val="0"/>
        </w:rPr>
        <w:t xml:space="preserve">, do some pre- combination. users are allowed to refine </w:t>
      </w:r>
      <w:proofErr w:type="gramStart"/>
      <w:r w:rsidRPr="00C34DF7">
        <w:rPr>
          <w:rFonts w:ascii="Times" w:hAnsi="Times" w:cs="Times"/>
          <w:color w:val="A6A6A6" w:themeColor="background1" w:themeShade="A6"/>
          <w:kern w:val="0"/>
        </w:rPr>
        <w:t>those combination</w:t>
      </w:r>
      <w:proofErr w:type="gramEnd"/>
      <w:r w:rsidRPr="00C34DF7">
        <w:rPr>
          <w:rFonts w:ascii="Times" w:hAnsi="Times" w:cs="Times"/>
          <w:color w:val="A6A6A6" w:themeColor="background1" w:themeShade="A6"/>
          <w:kern w:val="0"/>
        </w:rPr>
        <w:t>. </w:t>
      </w:r>
      <w:r w:rsidRPr="00C34DF7">
        <w:rPr>
          <w:rFonts w:ascii="Times" w:hAnsi="Times" w:cs="Times"/>
          <w:color w:val="A6A6A6" w:themeColor="background1" w:themeShade="A6"/>
          <w:kern w:val="0"/>
        </w:rPr>
        <w:br/>
        <w:t>narrative templates: in the form of interactive slideshow, a good balance between author-driven and user-driven</w:t>
      </w:r>
      <w:r w:rsidRPr="00C34DF7">
        <w:rPr>
          <w:rFonts w:ascii="Times" w:hAnsi="Times" w:cs="Times"/>
          <w:color w:val="A6A6A6" w:themeColor="background1" w:themeShade="A6"/>
          <w:kern w:val="0"/>
        </w:rPr>
        <w:br/>
        <w:t xml:space="preserve">build-in block: the recommended way to explain some common visualization, e.g. </w:t>
      </w:r>
      <w:proofErr w:type="spellStart"/>
      <w:r w:rsidRPr="00C34DF7">
        <w:rPr>
          <w:rFonts w:ascii="Times" w:hAnsi="Times" w:cs="Times"/>
          <w:color w:val="A6A6A6" w:themeColor="background1" w:themeShade="A6"/>
          <w:kern w:val="0"/>
        </w:rPr>
        <w:t>sankey</w:t>
      </w:r>
      <w:proofErr w:type="spellEnd"/>
      <w:r w:rsidRPr="00C34DF7">
        <w:rPr>
          <w:rFonts w:ascii="Times" w:hAnsi="Times" w:cs="Times"/>
          <w:color w:val="A6A6A6" w:themeColor="background1" w:themeShade="A6"/>
          <w:kern w:val="0"/>
        </w:rPr>
        <w:t xml:space="preserve"> diagram</w:t>
      </w:r>
      <w:r w:rsidRPr="00C34DF7">
        <w:rPr>
          <w:rFonts w:ascii="Times" w:hAnsi="Times" w:cs="Times"/>
          <w:color w:val="A6A6A6" w:themeColor="background1" w:themeShade="A6"/>
          <w:kern w:val="0"/>
        </w:rPr>
        <w:br/>
        <w:t xml:space="preserve">editing tools: users </w:t>
      </w:r>
      <w:proofErr w:type="gramStart"/>
      <w:r w:rsidRPr="00C34DF7">
        <w:rPr>
          <w:rFonts w:ascii="Times" w:hAnsi="Times" w:cs="Times"/>
          <w:color w:val="A6A6A6" w:themeColor="background1" w:themeShade="A6"/>
          <w:kern w:val="0"/>
        </w:rPr>
        <w:t>are able to</w:t>
      </w:r>
      <w:proofErr w:type="gramEnd"/>
      <w:r w:rsidRPr="00C34DF7">
        <w:rPr>
          <w:rFonts w:ascii="Times" w:hAnsi="Times" w:cs="Times"/>
          <w:color w:val="A6A6A6" w:themeColor="background1" w:themeShade="A6"/>
          <w:kern w:val="0"/>
        </w:rPr>
        <w:t xml:space="preserve"> add annotation, morphing effect, attention guidance effect, examples, quizzes</w:t>
      </w:r>
    </w:p>
    <w:p w14:paraId="1E1093A0" w14:textId="77777777" w:rsidR="002B6B55" w:rsidRPr="00845365" w:rsidRDefault="002B6B55" w:rsidP="002B6B55">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This work is only a prototype and can be applied for other type of visualization with minor adjustment. The authoring tool we proposed, as an open source online system, can be enriched by others’ contribution. A promising application is to embedded it in data analysis tool that involving advanced encoding scheme. </w:t>
      </w:r>
    </w:p>
    <w:p w14:paraId="714ECAF2" w14:textId="77777777" w:rsidR="00FC7DA2" w:rsidRPr="002B6B55" w:rsidRDefault="00FC7DA2" w:rsidP="00505A35">
      <w:pPr>
        <w:widowControl/>
        <w:jc w:val="left"/>
        <w:rPr>
          <w:rFonts w:ascii="Arial" w:eastAsia="Times New Roman" w:hAnsi="Arial" w:cs="Arial"/>
          <w:color w:val="2E2E2E"/>
          <w:kern w:val="0"/>
          <w:shd w:val="clear" w:color="auto" w:fill="FFFFFF"/>
        </w:rPr>
      </w:pPr>
    </w:p>
    <w:p w14:paraId="20C64469" w14:textId="713B384C" w:rsidR="00FC7DA2" w:rsidRDefault="00FC7DA2" w:rsidP="00505A35">
      <w:pPr>
        <w:widowControl/>
        <w:jc w:val="left"/>
        <w:rPr>
          <w:rFonts w:ascii="Arial" w:eastAsia="Times New Roman" w:hAnsi="Arial" w:cs="Arial"/>
          <w:b/>
          <w:color w:val="2E2E2E"/>
          <w:kern w:val="0"/>
          <w:sz w:val="36"/>
          <w:shd w:val="clear" w:color="auto" w:fill="FFFFFF"/>
        </w:rPr>
      </w:pPr>
      <w:r w:rsidRPr="00FC7DA2">
        <w:rPr>
          <w:rFonts w:ascii="Arial" w:eastAsia="Times New Roman" w:hAnsi="Arial" w:cs="Arial"/>
          <w:b/>
          <w:color w:val="2E2E2E"/>
          <w:kern w:val="0"/>
          <w:sz w:val="36"/>
          <w:shd w:val="clear" w:color="auto" w:fill="FFFFFF"/>
        </w:rPr>
        <w:t>Related work</w:t>
      </w:r>
    </w:p>
    <w:p w14:paraId="4826FB47" w14:textId="2F9E622D" w:rsidR="00DC5695" w:rsidRDefault="00D101E8" w:rsidP="00505A35">
      <w:pPr>
        <w:widowControl/>
        <w:jc w:val="left"/>
        <w:rPr>
          <w:rFonts w:ascii="Arial" w:eastAsia="Times New Roman" w:hAnsi="Arial" w:cs="Arial"/>
          <w:b/>
          <w:color w:val="2E2E2E"/>
          <w:kern w:val="0"/>
          <w:sz w:val="28"/>
          <w:shd w:val="clear" w:color="auto" w:fill="FFFFFF"/>
        </w:rPr>
      </w:pPr>
      <w:r>
        <w:rPr>
          <w:rFonts w:ascii="Arial" w:eastAsia="Times New Roman" w:hAnsi="Arial" w:cs="Arial"/>
          <w:b/>
          <w:color w:val="2E2E2E"/>
          <w:kern w:val="0"/>
          <w:sz w:val="28"/>
          <w:shd w:val="clear" w:color="auto" w:fill="FFFFFF"/>
        </w:rPr>
        <w:t>Narrative</w:t>
      </w:r>
      <w:r w:rsidR="005315E1">
        <w:rPr>
          <w:rFonts w:ascii="Arial" w:eastAsia="Times New Roman" w:hAnsi="Arial" w:cs="Arial"/>
          <w:b/>
          <w:color w:val="2E2E2E"/>
          <w:kern w:val="0"/>
          <w:sz w:val="28"/>
          <w:shd w:val="clear" w:color="auto" w:fill="FFFFFF"/>
        </w:rPr>
        <w:t xml:space="preserve"> </w:t>
      </w:r>
      <w:r w:rsidR="00813D5A">
        <w:rPr>
          <w:rFonts w:ascii="Arial" w:eastAsia="Times New Roman" w:hAnsi="Arial" w:cs="Arial"/>
          <w:b/>
          <w:color w:val="2E2E2E"/>
          <w:kern w:val="0"/>
          <w:sz w:val="28"/>
          <w:shd w:val="clear" w:color="auto" w:fill="FFFFFF"/>
        </w:rPr>
        <w:t>sequence</w:t>
      </w:r>
    </w:p>
    <w:p w14:paraId="489E117D" w14:textId="301A0E0A" w:rsidR="00FF6203" w:rsidRPr="00EF4992" w:rsidRDefault="00A15DD9" w:rsidP="00EF4992">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P</w:t>
      </w:r>
      <w:r w:rsidR="00A221C5" w:rsidRPr="00EF4992">
        <w:rPr>
          <w:rFonts w:ascii="Times" w:hAnsi="Times" w:cs="Times"/>
          <w:color w:val="1A1718"/>
          <w:kern w:val="0"/>
        </w:rPr>
        <w:t>eople in the fields of literature, comics</w:t>
      </w:r>
      <w:r w:rsidR="00AD2146" w:rsidRPr="00EF4992">
        <w:rPr>
          <w:rFonts w:ascii="Times" w:hAnsi="Times" w:cs="Times"/>
          <w:color w:val="1A1718"/>
          <w:kern w:val="0"/>
        </w:rPr>
        <w:t xml:space="preserve"> </w:t>
      </w:r>
      <w:r w:rsidR="00AD2146" w:rsidRPr="00EF4992">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iElajrhm","properties":{"formattedCitation":"[12]","plainCitation":"[12]"},"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00AD2146" w:rsidRPr="00EF4992">
        <w:rPr>
          <w:rFonts w:ascii="Times" w:hAnsi="Times" w:cs="Times"/>
          <w:color w:val="1A1718"/>
          <w:kern w:val="0"/>
        </w:rPr>
        <w:fldChar w:fldCharType="separate"/>
      </w:r>
      <w:r w:rsidR="00B9188D">
        <w:rPr>
          <w:rFonts w:ascii="Times" w:hAnsi="Times" w:cs="Times"/>
          <w:color w:val="1A1718"/>
          <w:kern w:val="0"/>
        </w:rPr>
        <w:t>[12]</w:t>
      </w:r>
      <w:r w:rsidR="00AD2146" w:rsidRPr="00EF4992">
        <w:rPr>
          <w:rFonts w:ascii="Times" w:hAnsi="Times" w:cs="Times"/>
          <w:color w:val="1A1718"/>
          <w:kern w:val="0"/>
        </w:rPr>
        <w:fldChar w:fldCharType="end"/>
      </w:r>
      <w:r w:rsidR="00A221C5" w:rsidRPr="00EF4992">
        <w:rPr>
          <w:rFonts w:ascii="Times" w:hAnsi="Times" w:cs="Times"/>
          <w:color w:val="1A1718"/>
          <w:kern w:val="0"/>
        </w:rPr>
        <w:t>, cinema</w:t>
      </w:r>
      <w:r w:rsidR="00AD2146" w:rsidRPr="00EF4992">
        <w:rPr>
          <w:rFonts w:ascii="Times" w:hAnsi="Times" w:cs="Times"/>
          <w:color w:val="1A1718"/>
          <w:kern w:val="0"/>
        </w:rPr>
        <w:t xml:space="preserve"> </w:t>
      </w:r>
      <w:r w:rsidR="00AD2146" w:rsidRPr="00EF4992">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3SxDRV5D","properties":{"formattedCitation":"[13]","plainCitation":"[13]"},"citationItems":[{"id":309,"uris":["http://zotero.org/users/local/w4sOIapr/items/IRXIDJ8R"],"uri":["http://zotero.org/users/local/w4sOIapr/items/IRXIDJ8R"],"itemData":{"id":309,"type":"webpage","title":"the living handbook of narratology","author":[{"family":"Schmidt","given":"Johann N."}],"issued":{"date-parts":[["2017",1,23]]}}}],"schema":"https://github.com/citation-style-language/schema/raw/master/csl-citation.json"} </w:instrText>
      </w:r>
      <w:r w:rsidR="00AD2146" w:rsidRPr="00EF4992">
        <w:rPr>
          <w:rFonts w:ascii="Times" w:hAnsi="Times" w:cs="Times"/>
          <w:color w:val="1A1718"/>
          <w:kern w:val="0"/>
        </w:rPr>
        <w:fldChar w:fldCharType="separate"/>
      </w:r>
      <w:r w:rsidR="00B9188D">
        <w:rPr>
          <w:rFonts w:ascii="Times" w:hAnsi="Times" w:cs="Times"/>
          <w:color w:val="1A1718"/>
          <w:kern w:val="0"/>
        </w:rPr>
        <w:t>[13]</w:t>
      </w:r>
      <w:r w:rsidR="00AD2146" w:rsidRPr="00EF4992">
        <w:rPr>
          <w:rFonts w:ascii="Times" w:hAnsi="Times" w:cs="Times"/>
          <w:color w:val="1A1718"/>
          <w:kern w:val="0"/>
        </w:rPr>
        <w:fldChar w:fldCharType="end"/>
      </w:r>
      <w:r w:rsidR="00A221C5" w:rsidRPr="00EF4992">
        <w:rPr>
          <w:rFonts w:ascii="Times" w:hAnsi="Times" w:cs="Times"/>
          <w:color w:val="1A1718"/>
          <w:kern w:val="0"/>
        </w:rPr>
        <w:t xml:space="preserve"> have dra</w:t>
      </w:r>
      <w:r w:rsidR="0070670B">
        <w:rPr>
          <w:rFonts w:ascii="Times" w:hAnsi="Times" w:cs="Times"/>
          <w:color w:val="1A1718"/>
          <w:kern w:val="0"/>
        </w:rPr>
        <w:t xml:space="preserve">wn significant attention to </w:t>
      </w:r>
      <w:r w:rsidR="00A221C5" w:rsidRPr="00EF4992">
        <w:rPr>
          <w:rFonts w:ascii="Times" w:hAnsi="Times" w:cs="Times"/>
          <w:color w:val="1A1718"/>
          <w:kern w:val="0"/>
        </w:rPr>
        <w:t>answer the question “what makes a narrative sequence effective”</w:t>
      </w:r>
      <w:r w:rsidR="00AD2146" w:rsidRPr="00EF4992">
        <w:rPr>
          <w:rFonts w:ascii="Times" w:hAnsi="Times" w:cs="Times"/>
          <w:color w:val="1A1718"/>
          <w:kern w:val="0"/>
        </w:rPr>
        <w:t xml:space="preserve">. </w:t>
      </w:r>
    </w:p>
    <w:p w14:paraId="206DAD97" w14:textId="59CABDC0" w:rsidR="008E197C" w:rsidRPr="00EF4992" w:rsidRDefault="00AD2146" w:rsidP="00EF4992">
      <w:pPr>
        <w:widowControl/>
        <w:autoSpaceDE w:val="0"/>
        <w:autoSpaceDN w:val="0"/>
        <w:adjustRightInd w:val="0"/>
        <w:spacing w:after="240" w:line="280" w:lineRule="atLeast"/>
        <w:jc w:val="left"/>
        <w:rPr>
          <w:rFonts w:ascii="Times" w:hAnsi="Times" w:cs="Times"/>
          <w:color w:val="1A1718"/>
          <w:kern w:val="0"/>
        </w:rPr>
      </w:pPr>
      <w:r w:rsidRPr="00EF4992">
        <w:rPr>
          <w:rFonts w:ascii="Times" w:hAnsi="Times" w:cs="Times"/>
          <w:color w:val="1A1718"/>
          <w:kern w:val="0"/>
        </w:rPr>
        <w:t xml:space="preserve">Inspired by the researches in other field, some people try to borrow such work from other field and hope it will benefit the research in data visual community. </w:t>
      </w:r>
      <w:r w:rsidR="00A67847" w:rsidRPr="00EF4992">
        <w:rPr>
          <w:rFonts w:ascii="Times" w:hAnsi="Times" w:cs="Times"/>
          <w:color w:val="1A1718"/>
          <w:kern w:val="0"/>
        </w:rPr>
        <w:t xml:space="preserve">F. </w:t>
      </w:r>
      <w:proofErr w:type="spellStart"/>
      <w:r w:rsidR="00A67847" w:rsidRPr="00EF4992">
        <w:rPr>
          <w:rFonts w:ascii="Times" w:hAnsi="Times" w:cs="Times"/>
          <w:color w:val="1A1718"/>
          <w:kern w:val="0"/>
        </w:rPr>
        <w:t>Amini</w:t>
      </w:r>
      <w:proofErr w:type="spellEnd"/>
      <w:r w:rsidR="00A67847" w:rsidRPr="00EF4992">
        <w:rPr>
          <w:rFonts w:ascii="Times" w:hAnsi="Times" w:cs="Times"/>
          <w:color w:val="1A1718"/>
          <w:kern w:val="0"/>
        </w:rPr>
        <w:t xml:space="preserve">, </w:t>
      </w:r>
      <w:r w:rsidR="00A67847" w:rsidRPr="00EF4992">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1zYgNHit","properties":{"formattedCitation":"[11]","plainCitation":"[11]"},"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00A67847" w:rsidRPr="00EF4992">
        <w:rPr>
          <w:rFonts w:ascii="Times" w:hAnsi="Times" w:cs="Times"/>
          <w:color w:val="1A1718"/>
          <w:kern w:val="0"/>
        </w:rPr>
        <w:fldChar w:fldCharType="separate"/>
      </w:r>
      <w:r w:rsidR="00B9188D">
        <w:rPr>
          <w:rFonts w:ascii="Times" w:hAnsi="Times" w:cs="Times"/>
          <w:color w:val="1A1718"/>
          <w:kern w:val="0"/>
        </w:rPr>
        <w:t>[11]</w:t>
      </w:r>
      <w:r w:rsidR="00A67847" w:rsidRPr="00EF4992">
        <w:rPr>
          <w:rFonts w:ascii="Times" w:hAnsi="Times" w:cs="Times"/>
          <w:color w:val="1A1718"/>
          <w:kern w:val="0"/>
        </w:rPr>
        <w:fldChar w:fldCharType="end"/>
      </w:r>
      <w:r w:rsidR="00A67847" w:rsidRPr="00EF4992">
        <w:rPr>
          <w:rFonts w:ascii="Times" w:hAnsi="Times" w:cs="Times"/>
          <w:color w:val="1A1718"/>
          <w:kern w:val="0"/>
        </w:rPr>
        <w:t xml:space="preserve">  borrowed the narrative</w:t>
      </w:r>
      <w:r w:rsidR="00EB6C78">
        <w:rPr>
          <w:rFonts w:ascii="Times" w:hAnsi="Times" w:cs="Times"/>
          <w:color w:val="1A1718"/>
          <w:kern w:val="0"/>
        </w:rPr>
        <w:t xml:space="preserve"> category develop for comics</w:t>
      </w:r>
      <w:r w:rsidR="00EB6C78" w:rsidRPr="00EF4992">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vKWt15dC","properties":{"formattedCitation":"[12]","plainCitation":"[12]"},"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00EB6C78" w:rsidRPr="00EF4992">
        <w:rPr>
          <w:rFonts w:ascii="Times" w:hAnsi="Times" w:cs="Times"/>
          <w:color w:val="1A1718"/>
          <w:kern w:val="0"/>
        </w:rPr>
        <w:fldChar w:fldCharType="separate"/>
      </w:r>
      <w:r w:rsidR="00B9188D">
        <w:rPr>
          <w:rFonts w:ascii="Times" w:hAnsi="Times" w:cs="Times"/>
          <w:color w:val="1A1718"/>
          <w:kern w:val="0"/>
        </w:rPr>
        <w:t>[12]</w:t>
      </w:r>
      <w:r w:rsidR="00EB6C78" w:rsidRPr="00EF4992">
        <w:rPr>
          <w:rFonts w:ascii="Times" w:hAnsi="Times" w:cs="Times"/>
          <w:color w:val="1A1718"/>
          <w:kern w:val="0"/>
        </w:rPr>
        <w:fldChar w:fldCharType="end"/>
      </w:r>
      <w:r w:rsidR="00EB6C78">
        <w:rPr>
          <w:rFonts w:ascii="Times" w:hAnsi="Times" w:cs="Times"/>
          <w:color w:val="1A1718"/>
          <w:kern w:val="0"/>
        </w:rPr>
        <w:t xml:space="preserve"> </w:t>
      </w:r>
      <w:r w:rsidR="00A67847" w:rsidRPr="00EF4992">
        <w:rPr>
          <w:rFonts w:ascii="Times" w:hAnsi="Times" w:cs="Times"/>
          <w:color w:val="1A1718"/>
          <w:kern w:val="0"/>
        </w:rPr>
        <w:t>, and apply it to analyze data videos.</w:t>
      </w:r>
      <w:r w:rsidR="000942B0" w:rsidRPr="00EF4992">
        <w:rPr>
          <w:rFonts w:ascii="Times" w:hAnsi="Times" w:cs="Times"/>
          <w:color w:val="1A1718"/>
          <w:kern w:val="0"/>
        </w:rPr>
        <w:t xml:space="preserve"> </w:t>
      </w:r>
    </w:p>
    <w:p w14:paraId="22605F5C" w14:textId="6637194C" w:rsidR="00A67847" w:rsidRDefault="00A67847" w:rsidP="00EF4992">
      <w:pPr>
        <w:widowControl/>
        <w:autoSpaceDE w:val="0"/>
        <w:autoSpaceDN w:val="0"/>
        <w:adjustRightInd w:val="0"/>
        <w:spacing w:after="240" w:line="280" w:lineRule="atLeast"/>
        <w:jc w:val="left"/>
        <w:rPr>
          <w:rFonts w:ascii="Times" w:hAnsi="Times" w:cs="Times"/>
          <w:color w:val="1A1718"/>
          <w:kern w:val="0"/>
        </w:rPr>
      </w:pPr>
      <w:r w:rsidRPr="00EF4992">
        <w:rPr>
          <w:rFonts w:ascii="Times" w:hAnsi="Times" w:cs="Times"/>
          <w:color w:val="1A1718"/>
          <w:kern w:val="0"/>
        </w:rPr>
        <w:t xml:space="preserve">Other researches, on the other side, focused on developing narrative sequence exclusively for data/info visualization. </w:t>
      </w:r>
    </w:p>
    <w:p w14:paraId="3AEBED44" w14:textId="2FB96A0E" w:rsidR="00496631" w:rsidRDefault="00496631" w:rsidP="0033721B">
      <w:pPr>
        <w:widowControl/>
        <w:autoSpaceDE w:val="0"/>
        <w:autoSpaceDN w:val="0"/>
        <w:adjustRightInd w:val="0"/>
        <w:spacing w:after="240" w:line="260" w:lineRule="atLeast"/>
        <w:jc w:val="left"/>
        <w:rPr>
          <w:rFonts w:ascii="Times" w:hAnsi="Times" w:cs="Times"/>
          <w:color w:val="1A1718"/>
          <w:kern w:val="0"/>
        </w:rPr>
      </w:pPr>
      <w:r>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0ttMKRKU","properties":{"formattedCitation":"[14]","plainCitation":"[14]"},"citationItems":[{"id":197,"uris":["http://zotero.org/users/local/w4sOIapr/items/WH7HQVS4"],"uri":["http://zotero.org/users/local/w4sOIapr/items/WH7HQVS4"],"itemData":{"id":197,"type":"article-journal","title":"A Deeper Understanding of Sequence in Narrative Visualization","container-title":"IEEE Transactions on Visualization and Computer Graphics","page":"2406-2415","volume":"19","issue":"12","source":"IEEE Xplore","abstract":"Conveying a narrative with visualizations often requires choosing an order in which to present visualizations. While evidence exists that narrative sequencing in traditional stories can affect comprehension and memory, little is known about how sequencing choices affect narrative visualization. We consider the forms and reactions to sequencing in narrative visualization presentations to provide a deeper understanding with a focus on linear, 'slideshow-style' presentations. We conduct a qualitative analysis of 42 professional narrative visualizations to gain empirical knowledge on the forms that structure and sequence take. Based on the results of this study we propose a graph-driven approach for automatically identifying effective sequences in a set of visualizations to be presented linearly. Our approach identifies possible transitions in a visualization set and prioritizes local (visualization-to-visualization) transitions based on an objective function that minimizes the cost of transitions from the audience perspective. We conduct two studies to validate this function. We also expand the approach with additional knowledge of user preferences for different types of local transitions and the effects of global sequencing strategies on memory, preference, and comprehension. Our results include a relative ranking of types of visualization transitions by the audience perspective and support for memory and subjective rating benefits of visualization sequences that use parallelism as a structural device. We discuss how these insights can guide the design of narrative visualization and systems that support optimization of visualization sequence.","DOI":"10.1109/TVCG.2013.119","ISSN":"1077-2626","author":[{"family":"Hullman","given":"J."},{"family":"Drucker","given":"S."},{"family":"Riche","given":"N. Henry"},{"family":"Lee","given":"B."},{"family":"Fisher","given":"D."},{"family":"Adar","given":"E."}],"issued":{"date-parts":[["2013",12]]}}}],"schema":"https://github.com/citation-style-language/schema/raw/master/csl-citation.json"} </w:instrText>
      </w:r>
      <w:r>
        <w:rPr>
          <w:rFonts w:ascii="Times" w:hAnsi="Times" w:cs="Times"/>
          <w:color w:val="1A1718"/>
          <w:kern w:val="0"/>
        </w:rPr>
        <w:fldChar w:fldCharType="separate"/>
      </w:r>
      <w:r w:rsidR="00B9188D">
        <w:rPr>
          <w:rFonts w:ascii="Times" w:hAnsi="Times" w:cs="Times"/>
          <w:color w:val="1A1718"/>
          <w:kern w:val="0"/>
        </w:rPr>
        <w:t>[14]</w:t>
      </w:r>
      <w:r>
        <w:rPr>
          <w:rFonts w:ascii="Times" w:hAnsi="Times" w:cs="Times"/>
          <w:color w:val="1A1718"/>
          <w:kern w:val="0"/>
        </w:rPr>
        <w:fldChar w:fldCharType="end"/>
      </w:r>
      <w:r w:rsidR="00083DF2" w:rsidRPr="00083DF2">
        <w:rPr>
          <w:rFonts w:ascii="Times" w:hAnsi="Times" w:cs="Times"/>
          <w:color w:val="1A1718"/>
          <w:kern w:val="0"/>
        </w:rPr>
        <w:t xml:space="preserve"> propose a graph-driven approach for automatically identifying effective sequences in a set of visualizations to be presented linearly</w:t>
      </w:r>
      <w:r w:rsidR="00083DF2">
        <w:rPr>
          <w:rFonts w:ascii="Times" w:hAnsi="Times" w:cs="Times"/>
          <w:color w:val="1A1718"/>
          <w:kern w:val="0"/>
        </w:rPr>
        <w:t>.</w:t>
      </w:r>
      <w:r w:rsidR="00083DF2" w:rsidRPr="00083DF2">
        <w:rPr>
          <w:rFonts w:ascii="Times" w:hAnsi="Times" w:cs="Times"/>
          <w:color w:val="1A1718"/>
          <w:kern w:val="0"/>
        </w:rPr>
        <w:t xml:space="preserve"> </w:t>
      </w:r>
    </w:p>
    <w:p w14:paraId="00AD0DD1" w14:textId="0E01E8FD" w:rsidR="00800718" w:rsidRPr="00083DF2" w:rsidRDefault="00800718" w:rsidP="0033721B">
      <w:pPr>
        <w:widowControl/>
        <w:autoSpaceDE w:val="0"/>
        <w:autoSpaceDN w:val="0"/>
        <w:adjustRightInd w:val="0"/>
        <w:spacing w:after="240" w:line="260" w:lineRule="atLeast"/>
        <w:jc w:val="left"/>
        <w:rPr>
          <w:rFonts w:ascii="Times" w:hAnsi="Times" w:cs="Times"/>
          <w:color w:val="1A1718"/>
          <w:kern w:val="0"/>
        </w:rPr>
      </w:pPr>
      <w:r>
        <w:rPr>
          <w:rFonts w:ascii="Times" w:hAnsi="Times" w:cs="Times"/>
          <w:kern w:val="0"/>
        </w:rPr>
        <w:fldChar w:fldCharType="begin"/>
      </w:r>
      <w:r w:rsidR="00B9188D">
        <w:rPr>
          <w:rFonts w:ascii="Times" w:hAnsi="Times" w:cs="Times"/>
          <w:kern w:val="0"/>
        </w:rPr>
        <w:instrText xml:space="preserve"> ADDIN ZOTERO_ITEM CSL_CITATION {"citationID":"211g449je3","properties":{"formattedCitation":"[15]","plainCitation":"[15]"},"citationItems":[{"id":275,"uris":["http://zotero.org/users/local/w4sOIapr/items/U6N2EA3E"],"uri":["http://zotero.org/users/local/w4sOIapr/items/U6N2EA3E"],"itemData":{"id":275,"type":"article-journal","title":"Authoring Narrative Visualizations with Ellipsis","container-title":"Computer Graphics Forum","page":"361-370","volume":"33","issue":"3","source":"Wiley Online Library","abstract":"Data visualization is now a popular medium for journalistic storytelling. However, current visualization tools either lack support for storytelling or require significant technical expertise. Informed by interviews with journalists, we introduce a model of storytelling abstractions that includes state-based scene structure, dynamic annotations and decoupled coordination of multiple visualization components. We instantiate our model in Ellipsis: a system that combines a domain-specific language (DSL) for storytelling with a graphical interface for story authoring. User interactions are automatically translated into statements in the Ellipsis DSL. By enabling storytelling without programming, the Ellipsis interface lowers the threshold for authoring narrative visualizations. We evaluate Ellipsis through example applications and user studies with award-winning journalists. Study participants find Ellipsis to be a valuable prototyping tool that can empower journalists in the creation of interactive narratives.","DOI":"10.1111/cgf.12392","ISSN":"1467-8659","journalAbbreviation":"Computer Graphics Forum","language":"en","author":[{"family":"Satyanarayan","given":"Arvind"},{"family":"Heer","given":"Jeffrey"}],"issued":{"date-parts":[["2014",6,1]]}}}],"schema":"https://github.com/citation-style-language/schema/raw/master/csl-citation.json"} </w:instrText>
      </w:r>
      <w:r>
        <w:rPr>
          <w:rFonts w:ascii="Times" w:hAnsi="Times" w:cs="Times"/>
          <w:kern w:val="0"/>
        </w:rPr>
        <w:fldChar w:fldCharType="separate"/>
      </w:r>
      <w:r w:rsidR="00B9188D">
        <w:rPr>
          <w:rFonts w:ascii="Times" w:hAnsi="Times" w:cs="Times"/>
          <w:noProof/>
          <w:kern w:val="0"/>
        </w:rPr>
        <w:t>[15]</w:t>
      </w:r>
      <w:r>
        <w:rPr>
          <w:rFonts w:ascii="Times" w:hAnsi="Times" w:cs="Times"/>
          <w:kern w:val="0"/>
        </w:rPr>
        <w:fldChar w:fldCharType="end"/>
      </w:r>
      <w:r>
        <w:rPr>
          <w:rFonts w:ascii="Times" w:hAnsi="Times" w:cs="Times"/>
          <w:kern w:val="0"/>
        </w:rPr>
        <w:t xml:space="preserve"> Contribute a model for narrative visualization</w:t>
      </w:r>
      <w:r w:rsidR="00CC4E9B">
        <w:rPr>
          <w:rFonts w:ascii="Times" w:hAnsi="Times" w:cs="Times"/>
          <w:kern w:val="0"/>
        </w:rPr>
        <w:t xml:space="preserve">, and establish it with ellipsis. </w:t>
      </w:r>
    </w:p>
    <w:p w14:paraId="2EBB2BA3" w14:textId="52028731" w:rsidR="00E2550A" w:rsidRPr="00EF4992" w:rsidRDefault="00990D8E" w:rsidP="00EF4992">
      <w:pPr>
        <w:widowControl/>
        <w:autoSpaceDE w:val="0"/>
        <w:autoSpaceDN w:val="0"/>
        <w:adjustRightInd w:val="0"/>
        <w:spacing w:after="240" w:line="280" w:lineRule="atLeast"/>
        <w:jc w:val="left"/>
        <w:rPr>
          <w:rFonts w:ascii="Times" w:hAnsi="Times" w:cs="Times"/>
          <w:color w:val="1A1718"/>
          <w:kern w:val="0"/>
        </w:rPr>
      </w:pPr>
      <w:r w:rsidRPr="00EF4992">
        <w:rPr>
          <w:rFonts w:ascii="Times" w:hAnsi="Times" w:cs="Times"/>
          <w:color w:val="1A1718"/>
          <w:kern w:val="0"/>
        </w:rPr>
        <w:t xml:space="preserve">The </w:t>
      </w:r>
      <w:r w:rsidR="00496631">
        <w:rPr>
          <w:rFonts w:ascii="Times" w:hAnsi="Times" w:cs="Times"/>
          <w:color w:val="1A1718"/>
          <w:kern w:val="0"/>
        </w:rPr>
        <w:t xml:space="preserve">narrative </w:t>
      </w:r>
      <w:r w:rsidRPr="00EF4992">
        <w:rPr>
          <w:rFonts w:ascii="Times" w:hAnsi="Times" w:cs="Times"/>
          <w:color w:val="1A1718"/>
          <w:kern w:val="0"/>
        </w:rPr>
        <w:t>explanation of encoding scheme</w:t>
      </w:r>
      <w:r w:rsidR="00A2347B">
        <w:rPr>
          <w:rFonts w:ascii="Times" w:hAnsi="Times" w:cs="Times"/>
          <w:color w:val="1A1718"/>
          <w:kern w:val="0"/>
        </w:rPr>
        <w:t>, which</w:t>
      </w:r>
      <w:r w:rsidRPr="00EF4992">
        <w:rPr>
          <w:rFonts w:ascii="Times" w:hAnsi="Times" w:cs="Times"/>
          <w:color w:val="1A1718"/>
          <w:kern w:val="0"/>
        </w:rPr>
        <w:t xml:space="preserve"> is </w:t>
      </w:r>
      <w:r w:rsidR="00CE40EF" w:rsidRPr="00EF4992">
        <w:rPr>
          <w:rFonts w:ascii="Times" w:hAnsi="Times" w:cs="Times"/>
          <w:color w:val="1A1718"/>
          <w:kern w:val="0"/>
        </w:rPr>
        <w:t>the fund</w:t>
      </w:r>
      <w:r w:rsidR="004B789A" w:rsidRPr="00EF4992">
        <w:rPr>
          <w:rFonts w:ascii="Times" w:hAnsi="Times" w:cs="Times"/>
          <w:color w:val="1A1718"/>
          <w:kern w:val="0"/>
        </w:rPr>
        <w:t>amental</w:t>
      </w:r>
      <w:r w:rsidRPr="00EF4992">
        <w:rPr>
          <w:rFonts w:ascii="Times" w:hAnsi="Times" w:cs="Times"/>
          <w:color w:val="1A1718"/>
          <w:kern w:val="0"/>
        </w:rPr>
        <w:t xml:space="preserve"> of</w:t>
      </w:r>
      <w:r w:rsidR="00CE40EF" w:rsidRPr="00EF4992">
        <w:rPr>
          <w:rFonts w:ascii="Times" w:hAnsi="Times" w:cs="Times"/>
          <w:color w:val="1A1718"/>
          <w:kern w:val="0"/>
        </w:rPr>
        <w:t xml:space="preserve"> a </w:t>
      </w:r>
      <w:r w:rsidRPr="00EF4992">
        <w:rPr>
          <w:rFonts w:ascii="Times" w:hAnsi="Times" w:cs="Times"/>
          <w:color w:val="1A1718"/>
          <w:kern w:val="0"/>
        </w:rPr>
        <w:t>visualization</w:t>
      </w:r>
      <w:r w:rsidR="00A2347B">
        <w:rPr>
          <w:rFonts w:ascii="Times" w:hAnsi="Times" w:cs="Times"/>
          <w:color w:val="1A1718"/>
          <w:kern w:val="0"/>
        </w:rPr>
        <w:t>, is rarely discussed</w:t>
      </w:r>
      <w:r w:rsidRPr="00EF4992">
        <w:rPr>
          <w:rFonts w:ascii="Times" w:hAnsi="Times" w:cs="Times"/>
          <w:color w:val="1A1718"/>
          <w:kern w:val="0"/>
        </w:rPr>
        <w:t>.</w:t>
      </w:r>
      <w:r w:rsidR="00A2347B">
        <w:rPr>
          <w:rFonts w:ascii="Times" w:hAnsi="Times" w:cs="Times"/>
          <w:color w:val="1A1718"/>
          <w:kern w:val="0"/>
        </w:rPr>
        <w:t xml:space="preserve"> </w:t>
      </w:r>
      <w:r w:rsidRPr="00EF4992">
        <w:rPr>
          <w:rFonts w:ascii="Times" w:hAnsi="Times" w:cs="Times"/>
          <w:color w:val="1A1718"/>
          <w:kern w:val="0"/>
        </w:rPr>
        <w:t xml:space="preserve"> </w:t>
      </w:r>
    </w:p>
    <w:p w14:paraId="6A292CA4" w14:textId="77777777" w:rsidR="00813D5A" w:rsidRDefault="00813D5A" w:rsidP="00505A35">
      <w:pPr>
        <w:widowControl/>
        <w:jc w:val="left"/>
        <w:rPr>
          <w:rFonts w:ascii="Arial" w:eastAsia="Times New Roman" w:hAnsi="Arial" w:cs="Arial"/>
          <w:color w:val="2E2E2E"/>
          <w:kern w:val="0"/>
          <w:shd w:val="clear" w:color="auto" w:fill="FFFFFF"/>
        </w:rPr>
      </w:pPr>
    </w:p>
    <w:p w14:paraId="2D96EEC6" w14:textId="12585FD9" w:rsidR="00C21BB2" w:rsidRDefault="00813D5A" w:rsidP="00505A35">
      <w:pPr>
        <w:widowControl/>
        <w:jc w:val="left"/>
        <w:rPr>
          <w:rFonts w:ascii="Arial" w:eastAsia="Times New Roman" w:hAnsi="Arial" w:cs="Arial"/>
          <w:b/>
          <w:color w:val="2E2E2E"/>
          <w:kern w:val="0"/>
          <w:sz w:val="28"/>
          <w:shd w:val="clear" w:color="auto" w:fill="FFFFFF"/>
        </w:rPr>
      </w:pPr>
      <w:r>
        <w:rPr>
          <w:rFonts w:ascii="Arial" w:eastAsia="Times New Roman" w:hAnsi="Arial" w:cs="Arial"/>
          <w:b/>
          <w:color w:val="2E2E2E"/>
          <w:kern w:val="0"/>
          <w:sz w:val="28"/>
          <w:shd w:val="clear" w:color="auto" w:fill="FFFFFF"/>
        </w:rPr>
        <w:t xml:space="preserve">Animation in </w:t>
      </w:r>
      <w:r w:rsidR="00C21BB2">
        <w:rPr>
          <w:rFonts w:ascii="Arial" w:eastAsia="Times New Roman" w:hAnsi="Arial" w:cs="Arial"/>
          <w:b/>
          <w:color w:val="2E2E2E"/>
          <w:kern w:val="0"/>
          <w:sz w:val="28"/>
          <w:shd w:val="clear" w:color="auto" w:fill="FFFFFF"/>
        </w:rPr>
        <w:t xml:space="preserve">Data </w:t>
      </w:r>
      <w:r>
        <w:rPr>
          <w:rFonts w:ascii="Arial" w:eastAsia="Times New Roman" w:hAnsi="Arial" w:cs="Arial"/>
          <w:b/>
          <w:color w:val="2E2E2E"/>
          <w:kern w:val="0"/>
          <w:sz w:val="28"/>
          <w:shd w:val="clear" w:color="auto" w:fill="FFFFFF"/>
        </w:rPr>
        <w:t>visual</w:t>
      </w:r>
      <w:r w:rsidR="00C21BB2">
        <w:rPr>
          <w:rFonts w:ascii="Arial" w:eastAsia="Times New Roman" w:hAnsi="Arial" w:cs="Arial"/>
          <w:b/>
          <w:color w:val="2E2E2E"/>
          <w:kern w:val="0"/>
          <w:sz w:val="28"/>
          <w:shd w:val="clear" w:color="auto" w:fill="FFFFFF"/>
        </w:rPr>
        <w:t>ization</w:t>
      </w:r>
    </w:p>
    <w:p w14:paraId="21BB08CE" w14:textId="450CE814" w:rsidR="00EA4B44" w:rsidRDefault="005F64B3" w:rsidP="00EF4992">
      <w:pPr>
        <w:widowControl/>
        <w:autoSpaceDE w:val="0"/>
        <w:autoSpaceDN w:val="0"/>
        <w:adjustRightInd w:val="0"/>
        <w:spacing w:after="240" w:line="280" w:lineRule="atLeast"/>
        <w:jc w:val="left"/>
        <w:rPr>
          <w:rFonts w:ascii="Times" w:hAnsi="Times" w:cs="Times"/>
          <w:color w:val="1A1718"/>
          <w:kern w:val="0"/>
        </w:rPr>
      </w:pPr>
      <w:r w:rsidRPr="00EF4992">
        <w:rPr>
          <w:rFonts w:ascii="Times" w:hAnsi="Times" w:cs="Times"/>
          <w:color w:val="1A1718"/>
          <w:kern w:val="0"/>
        </w:rPr>
        <w:t>Basically, there are two purposes when people adopt animation i</w:t>
      </w:r>
      <w:r w:rsidR="0088553E" w:rsidRPr="00EF4992">
        <w:rPr>
          <w:rFonts w:ascii="Times" w:hAnsi="Times" w:cs="Times"/>
          <w:color w:val="1A1718"/>
          <w:kern w:val="0"/>
        </w:rPr>
        <w:t>n narrative data visualization: guide audience’s attention</w:t>
      </w:r>
      <w:r w:rsidR="00E910BE" w:rsidRPr="00EF4992">
        <w:rPr>
          <w:rFonts w:ascii="Times" w:hAnsi="Times" w:cs="Times"/>
          <w:color w:val="1A1718"/>
          <w:kern w:val="0"/>
        </w:rPr>
        <w:t xml:space="preserve"> to the target</w:t>
      </w:r>
      <w:r w:rsidR="0088553E" w:rsidRPr="00EF4992">
        <w:rPr>
          <w:rFonts w:ascii="Times" w:hAnsi="Times" w:cs="Times"/>
          <w:color w:val="1A1718"/>
          <w:kern w:val="0"/>
        </w:rPr>
        <w:t xml:space="preserve">, </w:t>
      </w:r>
      <w:r w:rsidR="00496631">
        <w:rPr>
          <w:rFonts w:ascii="Times" w:hAnsi="Times" w:cs="Times"/>
          <w:color w:val="1A1718"/>
          <w:kern w:val="0"/>
        </w:rPr>
        <w:t>facilitate</w:t>
      </w:r>
      <w:r w:rsidR="00E910BE" w:rsidRPr="00EF4992">
        <w:rPr>
          <w:rFonts w:ascii="Times" w:hAnsi="Times" w:cs="Times"/>
          <w:color w:val="1A1718"/>
          <w:kern w:val="0"/>
        </w:rPr>
        <w:t xml:space="preserve"> cognition process. </w:t>
      </w:r>
    </w:p>
    <w:p w14:paraId="1B30260D" w14:textId="4CD768F1" w:rsidR="004278BB" w:rsidRDefault="0047082A" w:rsidP="009B3E4F">
      <w:pPr>
        <w:widowControl/>
        <w:autoSpaceDE w:val="0"/>
        <w:autoSpaceDN w:val="0"/>
        <w:adjustRightInd w:val="0"/>
        <w:spacing w:after="240" w:line="280" w:lineRule="atLeast"/>
        <w:jc w:val="left"/>
        <w:rPr>
          <w:rFonts w:ascii="Times" w:hAnsi="Times" w:cs="Times"/>
          <w:color w:val="1A1718"/>
          <w:kern w:val="0"/>
        </w:rPr>
      </w:pPr>
      <w:proofErr w:type="spellStart"/>
      <w:r w:rsidRPr="0047082A">
        <w:rPr>
          <w:rFonts w:ascii="Times" w:hAnsi="Times" w:cs="Times"/>
          <w:color w:val="1A1718"/>
          <w:kern w:val="0"/>
        </w:rPr>
        <w:t>Ruchikachorn</w:t>
      </w:r>
      <w:proofErr w:type="spellEnd"/>
      <w:r w:rsidRPr="0047082A">
        <w:rPr>
          <w:rFonts w:ascii="Times" w:hAnsi="Times" w:cs="Times"/>
          <w:color w:val="1A1718"/>
          <w:kern w:val="0"/>
        </w:rPr>
        <w:t xml:space="preserve"> </w:t>
      </w:r>
      <w:proofErr w:type="spellStart"/>
      <w:r>
        <w:rPr>
          <w:rFonts w:ascii="Times" w:hAnsi="Times" w:cs="Times"/>
          <w:color w:val="1A1718"/>
          <w:kern w:val="0"/>
        </w:rPr>
        <w:t>etc</w:t>
      </w:r>
      <w:proofErr w:type="spellEnd"/>
      <w:r>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cOTY7ffa","properties":{"formattedCitation":"[16]","plainCitation":"[16]"},"citationItems":[{"id":203,"uris":["http://zotero.org/users/local/w4sOIapr/items/J2H2MXMI"],"uri":["http://zotero.org/users/local/w4sOIapr/items/J2H2MXMI"],"itemData":{"id":203,"type":"article-journal","title":"Learning Visualizations by Analogy: Promoting Visual Literacy through Visualization Morphing","container-title":"IEEE Transactions on Visualization and Computer Graphics","page":"1028-1044","volume":"21","issue":"9","source":"IEEE Xplore","abstract":"We propose the concept of teaching (and learning) unfamiliar visualizations by analogy, that is, demonstrating an unfamiliar visualization method by linking it to another more familiar one, where the in-betweens are designed to bridge the gap of these two visualizations and explain the difference in a gradual manner. As opposed to a textual description, our morphing explains an unfamiliar visualization through purely visual means. We demonstrate our idea by ways of four visualization pair examples: data table and parallel coordinates, scatterplot matrix and hyperbox, linear chart and spiral chart, and hierarchical pie chart and treemap. The analogy is commutative i.e. any member of the pair can be the unfamiliar visualization. A series of studies showed that this new paradigm can be an effective teaching tool. The participants could understand the unfamiliar visualization methods in all of the four pairs either fully or at least significantly better after they observed or interacted with the transitions from the familiar counterpart. The four examples suggest how helpful visualization pairings be identified and they will hopefully inspire other visualization morphings and associated transition strategies to be identified.","DOI":"10.1109/TVCG.2015.2413786","ISSN":"1077-2626","shortTitle":"Learning Visualizations by Analogy","author":[{"family":"a","given":"P."},{"family":"Mueller","given":"K."}],"issued":{"date-parts":[["2015",9]]}}}],"schema":"https://github.com/citation-style-language/schema/raw/master/csl-citation.json"} </w:instrText>
      </w:r>
      <w:r>
        <w:rPr>
          <w:rFonts w:ascii="Times" w:hAnsi="Times" w:cs="Times"/>
          <w:color w:val="1A1718"/>
          <w:kern w:val="0"/>
        </w:rPr>
        <w:fldChar w:fldCharType="separate"/>
      </w:r>
      <w:r w:rsidR="00B9188D">
        <w:rPr>
          <w:rFonts w:ascii="Times" w:hAnsi="Times" w:cs="Times"/>
          <w:noProof/>
          <w:color w:val="1A1718"/>
          <w:kern w:val="0"/>
        </w:rPr>
        <w:t>[16]</w:t>
      </w:r>
      <w:r>
        <w:rPr>
          <w:rFonts w:ascii="Times" w:hAnsi="Times" w:cs="Times"/>
          <w:color w:val="1A1718"/>
          <w:kern w:val="0"/>
        </w:rPr>
        <w:fldChar w:fldCharType="end"/>
      </w:r>
      <w:r>
        <w:rPr>
          <w:rFonts w:ascii="Times" w:hAnsi="Times" w:cs="Times"/>
          <w:color w:val="1A1718"/>
          <w:kern w:val="0"/>
        </w:rPr>
        <w:t xml:space="preserve"> propose a method to introduce visualization by analogy. They </w:t>
      </w:r>
      <w:r w:rsidR="009B3E4F" w:rsidRPr="009B3E4F">
        <w:rPr>
          <w:rFonts w:ascii="Times" w:hAnsi="Times" w:cs="Times"/>
          <w:color w:val="1A1718"/>
          <w:kern w:val="0"/>
        </w:rPr>
        <w:t xml:space="preserve">demonstrating an </w:t>
      </w:r>
      <w:r w:rsidR="009B3E4F">
        <w:rPr>
          <w:rFonts w:ascii="Times" w:hAnsi="Times" w:cs="Times"/>
          <w:color w:val="1A1718"/>
          <w:kern w:val="0"/>
        </w:rPr>
        <w:t xml:space="preserve">unfamiliar visualization </w:t>
      </w:r>
      <w:r w:rsidR="009B3E4F" w:rsidRPr="009B3E4F">
        <w:rPr>
          <w:rFonts w:ascii="Times" w:hAnsi="Times" w:cs="Times"/>
          <w:color w:val="1A1718"/>
          <w:kern w:val="0"/>
        </w:rPr>
        <w:t>by linking it to another more fam</w:t>
      </w:r>
      <w:r w:rsidR="005408D1">
        <w:rPr>
          <w:rFonts w:ascii="Times" w:hAnsi="Times" w:cs="Times"/>
          <w:color w:val="1A1718"/>
          <w:kern w:val="0"/>
        </w:rPr>
        <w:t>iliar one, where the morphing</w:t>
      </w:r>
      <w:r w:rsidR="009B3E4F" w:rsidRPr="009B3E4F">
        <w:rPr>
          <w:rFonts w:ascii="Times" w:hAnsi="Times" w:cs="Times"/>
          <w:color w:val="1A1718"/>
          <w:kern w:val="0"/>
        </w:rPr>
        <w:t xml:space="preserve"> </w:t>
      </w:r>
      <w:r w:rsidR="009B3E4F">
        <w:rPr>
          <w:rFonts w:ascii="Times" w:hAnsi="Times" w:cs="Times"/>
          <w:color w:val="1A1718"/>
          <w:kern w:val="0"/>
        </w:rPr>
        <w:t xml:space="preserve">animations </w:t>
      </w:r>
      <w:r w:rsidR="009B3E4F" w:rsidRPr="009B3E4F">
        <w:rPr>
          <w:rFonts w:ascii="Times" w:hAnsi="Times" w:cs="Times"/>
          <w:color w:val="1A1718"/>
          <w:kern w:val="0"/>
        </w:rPr>
        <w:t>are designed to bridge the gap of these</w:t>
      </w:r>
      <w:r w:rsidR="009B3E4F">
        <w:rPr>
          <w:rFonts w:ascii="Times" w:hAnsi="Times" w:cs="Times"/>
          <w:color w:val="1A1718"/>
          <w:kern w:val="0"/>
        </w:rPr>
        <w:t xml:space="preserve"> </w:t>
      </w:r>
      <w:r w:rsidR="009B3E4F" w:rsidRPr="009B3E4F">
        <w:rPr>
          <w:rFonts w:ascii="Times" w:hAnsi="Times" w:cs="Times"/>
          <w:color w:val="1A1718"/>
          <w:kern w:val="0"/>
        </w:rPr>
        <w:t>two visualizations.</w:t>
      </w:r>
      <w:r w:rsidR="009B3E4F">
        <w:rPr>
          <w:rFonts w:ascii="Times" w:hAnsi="Times" w:cs="Times"/>
          <w:color w:val="1A1718"/>
          <w:kern w:val="0"/>
        </w:rPr>
        <w:t xml:space="preserve"> </w:t>
      </w:r>
      <w:r w:rsidR="005408D1">
        <w:rPr>
          <w:rFonts w:ascii="Times" w:hAnsi="Times" w:cs="Times"/>
          <w:color w:val="1A1718"/>
          <w:kern w:val="0"/>
        </w:rPr>
        <w:t>However, this method is only available for a pair of visualizations that share same encoding grammar.</w:t>
      </w:r>
    </w:p>
    <w:p w14:paraId="1D30A190" w14:textId="3B95F52F" w:rsidR="005408D1" w:rsidRPr="0013276B" w:rsidRDefault="005408D1" w:rsidP="009B3E4F">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There is a wide discussion about the</w:t>
      </w:r>
      <w:r w:rsidR="00E05E47">
        <w:rPr>
          <w:rFonts w:ascii="Times" w:hAnsi="Times" w:cs="Times"/>
          <w:color w:val="1A1718"/>
          <w:kern w:val="0"/>
        </w:rPr>
        <w:t xml:space="preserve"> attraction effect motion has in</w:t>
      </w:r>
      <w:r w:rsidR="00D97E11">
        <w:rPr>
          <w:rFonts w:ascii="Times" w:hAnsi="Times" w:cs="Times"/>
          <w:color w:val="1A1718"/>
          <w:kern w:val="0"/>
        </w:rPr>
        <w:t xml:space="preserve"> a </w:t>
      </w:r>
      <w:r w:rsidR="00E05E47">
        <w:rPr>
          <w:rFonts w:ascii="Times" w:hAnsi="Times" w:cs="Times"/>
          <w:color w:val="1A1718"/>
          <w:kern w:val="0"/>
        </w:rPr>
        <w:t xml:space="preserve">data </w:t>
      </w:r>
      <w:r w:rsidR="00D97E11">
        <w:rPr>
          <w:rFonts w:ascii="Times" w:hAnsi="Times" w:cs="Times"/>
          <w:color w:val="1A1718"/>
          <w:kern w:val="0"/>
        </w:rPr>
        <w:t>visualization</w:t>
      </w:r>
      <w:r w:rsidR="00E05E47">
        <w:rPr>
          <w:rFonts w:ascii="Times" w:hAnsi="Times" w:cs="Times"/>
          <w:color w:val="1A1718"/>
          <w:kern w:val="0"/>
        </w:rPr>
        <w:t xml:space="preserve"> environment</w:t>
      </w:r>
      <w:r w:rsidR="00D97E11">
        <w:rPr>
          <w:rFonts w:ascii="Times" w:hAnsi="Times" w:cs="Times"/>
          <w:color w:val="1A1718"/>
          <w:kern w:val="0"/>
        </w:rPr>
        <w:t xml:space="preserve">. </w:t>
      </w:r>
      <w:r w:rsidR="00B80E96" w:rsidRPr="00B80E96">
        <w:rPr>
          <w:rFonts w:ascii="Times" w:hAnsi="Times" w:cs="Times"/>
          <w:color w:val="1A1718"/>
          <w:kern w:val="0"/>
        </w:rPr>
        <w:t>Huber</w:t>
      </w:r>
      <w:r w:rsidR="00B80E96">
        <w:rPr>
          <w:rFonts w:ascii="Times" w:hAnsi="Times" w:cs="Times"/>
          <w:color w:val="1A1718"/>
          <w:kern w:val="0"/>
        </w:rPr>
        <w:t xml:space="preserve"> </w:t>
      </w:r>
      <w:proofErr w:type="spellStart"/>
      <w:r w:rsidR="00B80E96">
        <w:rPr>
          <w:rFonts w:ascii="Times" w:hAnsi="Times" w:cs="Times"/>
          <w:color w:val="1A1718"/>
          <w:kern w:val="0"/>
        </w:rPr>
        <w:t>etc</w:t>
      </w:r>
      <w:proofErr w:type="spellEnd"/>
      <w:r w:rsidR="00B80E96" w:rsidRPr="00B80E96">
        <w:rPr>
          <w:rFonts w:ascii="Times" w:hAnsi="Times" w:cs="Times"/>
          <w:color w:val="1A1718"/>
          <w:kern w:val="0"/>
        </w:rPr>
        <w:t xml:space="preserve"> </w:t>
      </w:r>
      <w:r w:rsidR="00B80E96">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erzH70Rc","properties":{"formattedCitation":"[17]","plainCitation":"[17]"},"citationItems":[{"id":278,"uris":["http://zotero.org/users/local/w4sOIapr/items/DQ7H3KSU"],"uri":["http://zotero.org/users/local/w4sOIapr/items/DQ7H3KSU"],"itemData":{"id":278,"type":"paper-conference","title":"Visualizing data with motion","container-title":"VIS 05. IEEE Visualization, 2005.","page":"527-534","source":"IEEE Xplore","event":"VIS 05. IEEE Visualization, 2005.","abstract":"This paper describes an experimental study of three perceptual properties of motion: flicker, direction, and velocity. Our goal is to understand how to apply these properties to represent data in a visualization environment. Results from our experiments show that all three properties can encode multiple data values, but that minimum visual differences are needed to ensure rapid and accurate target detection: flicker must be coherent and must have a cycle length of 120 milliseconds or greater, direction must differ by at least 20°, and velocity must differ by at least 0.43° of subtended visual angle. We conclude with an overview of how we are applying our results to real-world data, and then discuss future work we plan to pursue.","DOI":"10.1109/VISUAL.2005.1532838","author":[{"family":"Huber","given":"D. E."},{"family":"Healey","given":"C. G."}],"issued":{"date-parts":[["2005",10]]}}}],"schema":"https://github.com/citation-style-language/schema/raw/master/csl-citation.json"} </w:instrText>
      </w:r>
      <w:r w:rsidR="00B80E96">
        <w:rPr>
          <w:rFonts w:ascii="Times" w:hAnsi="Times" w:cs="Times"/>
          <w:color w:val="1A1718"/>
          <w:kern w:val="0"/>
        </w:rPr>
        <w:fldChar w:fldCharType="separate"/>
      </w:r>
      <w:r w:rsidR="00B9188D">
        <w:rPr>
          <w:rFonts w:ascii="Times" w:hAnsi="Times" w:cs="Times"/>
          <w:noProof/>
          <w:color w:val="1A1718"/>
          <w:kern w:val="0"/>
        </w:rPr>
        <w:t>[17]</w:t>
      </w:r>
      <w:r w:rsidR="00B80E96">
        <w:rPr>
          <w:rFonts w:ascii="Times" w:hAnsi="Times" w:cs="Times"/>
          <w:color w:val="1A1718"/>
          <w:kern w:val="0"/>
        </w:rPr>
        <w:fldChar w:fldCharType="end"/>
      </w:r>
      <w:r w:rsidR="00B80E96">
        <w:rPr>
          <w:rFonts w:ascii="Times" w:hAnsi="Times" w:cs="Times"/>
          <w:color w:val="1A1718"/>
          <w:kern w:val="0"/>
        </w:rPr>
        <w:t xml:space="preserve"> </w:t>
      </w:r>
      <w:r w:rsidR="00C17B51">
        <w:rPr>
          <w:rFonts w:ascii="Times" w:hAnsi="Times" w:cs="Times"/>
          <w:color w:val="1A1718"/>
          <w:kern w:val="0"/>
        </w:rPr>
        <w:t>study the perceptual properties</w:t>
      </w:r>
      <w:r w:rsidR="00C17B51" w:rsidRPr="00C17B51">
        <w:rPr>
          <w:rFonts w:ascii="Times" w:hAnsi="Times" w:cs="Times"/>
          <w:color w:val="1A1718"/>
          <w:kern w:val="0"/>
        </w:rPr>
        <w:t xml:space="preserve"> flicker, direction, and velocity</w:t>
      </w:r>
      <w:r w:rsidR="00C17B51">
        <w:rPr>
          <w:rFonts w:ascii="Times" w:hAnsi="Times" w:cs="Times"/>
          <w:color w:val="1A1718"/>
          <w:kern w:val="0"/>
        </w:rPr>
        <w:t>, figure out the mini</w:t>
      </w:r>
      <w:r w:rsidR="00C17B51" w:rsidRPr="00C17B51">
        <w:rPr>
          <w:rFonts w:ascii="Times" w:hAnsi="Times" w:cs="Times"/>
          <w:color w:val="1A1718"/>
          <w:kern w:val="0"/>
        </w:rPr>
        <w:t>mum visual differences are needed to</w:t>
      </w:r>
      <w:r w:rsidR="00C17B51">
        <w:rPr>
          <w:rFonts w:ascii="Times" w:hAnsi="Times" w:cs="Times"/>
          <w:color w:val="1A1718"/>
          <w:kern w:val="0"/>
        </w:rPr>
        <w:t xml:space="preserve"> ensure rapid and accurate tar</w:t>
      </w:r>
      <w:r w:rsidR="00C17B51" w:rsidRPr="00C17B51">
        <w:rPr>
          <w:rFonts w:ascii="Times" w:hAnsi="Times" w:cs="Times"/>
          <w:color w:val="1A1718"/>
          <w:kern w:val="0"/>
        </w:rPr>
        <w:t>get detection</w:t>
      </w:r>
      <w:r w:rsidR="00C17B51">
        <w:rPr>
          <w:rFonts w:ascii="Times" w:hAnsi="Times" w:cs="Times"/>
          <w:color w:val="1A1718"/>
          <w:kern w:val="0"/>
        </w:rPr>
        <w:t xml:space="preserve">, aiming to offer a guideline to apply these motions to data visualization environment. </w:t>
      </w:r>
      <w:r w:rsidR="00E05E47" w:rsidRPr="00D97E11">
        <w:rPr>
          <w:rFonts w:ascii="Times" w:hAnsi="Times" w:cs="Times"/>
          <w:color w:val="1A1718"/>
          <w:kern w:val="0"/>
        </w:rPr>
        <w:t xml:space="preserve">Waldner </w:t>
      </w:r>
      <w:proofErr w:type="spellStart"/>
      <w:r w:rsidR="00E05E47">
        <w:rPr>
          <w:rFonts w:ascii="Times" w:hAnsi="Times" w:cs="Times"/>
          <w:color w:val="1A1718"/>
          <w:kern w:val="0"/>
        </w:rPr>
        <w:t>etc</w:t>
      </w:r>
      <w:proofErr w:type="spellEnd"/>
      <w:r w:rsidR="00E05E47">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1bgnr18eq6","properties":{"formattedCitation":"[18]","plainCitation":"[18]"},"citationItems":[{"id":260,"uris":["http://zotero.org/users/local/w4sOIapr/items/D4NIV44F"],"uri":["http://zotero.org/users/local/w4sOIapr/items/D4NIV44F"],"itemData":{"id":260,"type":"article-journal","title":"Attractive Flicker #x2014; Guiding Attention in Dynamic Narrative Visualizations","container-title":"IEEE Transactions on Visualization and Computer Graphics","page":"2456-2465","volume":"20","issue":"12","source":"IEEE Xplore","abstract":"Focus-context techniques provide visual guidance in visualizations by giving strong visual prominence to elements of interest while the context is suppressed. However, finding a visual feature to enhance for the focus to pop out from its context in a large dynamic scene, while leading to minimal visual deformation and subjective disturbance, is challenging. This paper proposes Attractive Flicker, a novel technique for visual guidance in dynamic narrative visualizations. We first show that flicker is a strong visual attractor in the entire visual field, without distorting, suppressing, or adding any scene elements. The novel aspect of our Attractive Flicker technique is that it consists of two signal stages: The first “orientation stage” is a short but intensive flicker stimulus to attract the attention to elements of interest. Subsequently, the intensive flicker is reduced to a minimally disturbing luminance oscillation (“engagement stage”) as visual support to keep track of the focus elements. To find a good trade-off between attraction effectiveness and subjective annoyance caused by flicker, we conducted two perceptual studies to find suitable signal parameters. We showcase Attractive Flicker with the parameters obtained from the perceptual statistics in a study of molecular interactions. With Attractive Flicker, users were able to easily follow the narrative of the visualization on a large display, while the flickering of focus elements was not disturbing when observing the context.","DOI":"10.1109/TVCG.2014.2346352","ISSN":"1077-2626","author":[{"family":"Waldner","given":"M."},{"family":"Muzic","given":"M. Le"},{"family":"Bernhard","given":"M."},{"family":"Purgathofer","given":"W."},{"family":"Viola","given":"I."}],"issued":{"date-parts":[["2014",12]]}}}],"schema":"https://github.com/citation-style-language/schema/raw/master/csl-citation.json"} </w:instrText>
      </w:r>
      <w:r w:rsidR="00E05E47">
        <w:rPr>
          <w:rFonts w:ascii="Times" w:hAnsi="Times" w:cs="Times"/>
          <w:color w:val="1A1718"/>
          <w:kern w:val="0"/>
        </w:rPr>
        <w:fldChar w:fldCharType="separate"/>
      </w:r>
      <w:r w:rsidR="00B9188D">
        <w:rPr>
          <w:rFonts w:ascii="Times" w:hAnsi="Times" w:cs="Times"/>
          <w:noProof/>
          <w:color w:val="1A1718"/>
          <w:kern w:val="0"/>
        </w:rPr>
        <w:t>[18]</w:t>
      </w:r>
      <w:r w:rsidR="00E05E47">
        <w:rPr>
          <w:rFonts w:ascii="Times" w:hAnsi="Times" w:cs="Times"/>
          <w:color w:val="1A1718"/>
          <w:kern w:val="0"/>
        </w:rPr>
        <w:fldChar w:fldCharType="end"/>
      </w:r>
      <w:r w:rsidR="00E05E47">
        <w:rPr>
          <w:rFonts w:ascii="Times" w:hAnsi="Times" w:cs="Times"/>
          <w:color w:val="1A1718"/>
          <w:kern w:val="0"/>
        </w:rPr>
        <w:t xml:space="preserve"> believe that flicker is an effective attention attractor. By dividing the animation into an “orientation stage” (</w:t>
      </w:r>
      <w:r w:rsidR="00E05E47" w:rsidRPr="000F0801">
        <w:rPr>
          <w:rFonts w:ascii="Times" w:hAnsi="Times" w:cs="Times"/>
          <w:color w:val="1A1718"/>
          <w:kern w:val="0"/>
        </w:rPr>
        <w:t>intensive flicker stimulus</w:t>
      </w:r>
      <w:r w:rsidR="00E05E47">
        <w:rPr>
          <w:rFonts w:ascii="Times" w:hAnsi="Times" w:cs="Times"/>
          <w:color w:val="1A1718"/>
          <w:kern w:val="0"/>
        </w:rPr>
        <w:t>) and an “engagement stage” (</w:t>
      </w:r>
      <w:r w:rsidR="00E05E47" w:rsidRPr="00B80E96">
        <w:rPr>
          <w:rFonts w:ascii="Times" w:hAnsi="Times" w:cs="Times"/>
          <w:color w:val="1A1718"/>
          <w:kern w:val="0"/>
        </w:rPr>
        <w:t>a minimally disturbing luminance oscillation</w:t>
      </w:r>
      <w:r w:rsidR="00E05E47">
        <w:rPr>
          <w:rFonts w:ascii="Times" w:hAnsi="Times" w:cs="Times"/>
          <w:color w:val="1A1718"/>
          <w:kern w:val="0"/>
        </w:rPr>
        <w:t>), they make a good balance between the attraction effectiveness and annoyance caused by flicker.</w:t>
      </w:r>
      <w:r w:rsidR="0013276B">
        <w:rPr>
          <w:rFonts w:ascii="Times" w:hAnsi="Times" w:cs="Times"/>
          <w:color w:val="1A1718"/>
          <w:kern w:val="0"/>
        </w:rPr>
        <w:t xml:space="preserve"> Animation must be carried out with careful design. </w:t>
      </w:r>
      <w:r w:rsidR="0013276B" w:rsidRPr="0013276B">
        <w:rPr>
          <w:rFonts w:ascii="Times" w:hAnsi="Times" w:cs="Times"/>
          <w:color w:val="1A1718"/>
          <w:kern w:val="0"/>
        </w:rPr>
        <w:t xml:space="preserve">Robertson </w:t>
      </w:r>
      <w:proofErr w:type="spellStart"/>
      <w:r w:rsidR="0013276B">
        <w:rPr>
          <w:rFonts w:ascii="Times" w:hAnsi="Times" w:cs="Times"/>
          <w:color w:val="1A1718"/>
          <w:kern w:val="0"/>
        </w:rPr>
        <w:t>etc</w:t>
      </w:r>
      <w:proofErr w:type="spellEnd"/>
      <w:r w:rsidR="0013276B">
        <w:rPr>
          <w:rFonts w:ascii="Times" w:hAnsi="Times" w:cs="Times"/>
          <w:color w:val="1A1718"/>
          <w:kern w:val="0"/>
        </w:rPr>
        <w:t xml:space="preserve"> </w:t>
      </w:r>
      <w:r w:rsidR="0013276B">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1es3jjjtps","properties":{"formattedCitation":"[19]","plainCitation":"[19]"},"citationItems":[{"id":257,"uris":["http://zotero.org/users/local/w4sOIapr/items/9R735VI7"],"uri":["http://zotero.org/users/local/w4sOIapr/items/9R735VI7"],"itemData":{"id":257,"type":"article-journal","title":"Effectiveness of Animation in Trend Visualization","container-title":"IEEE Transactions on Visualization and Computer Graphics","page":"1325-1332","volume":"14","issue":"6","source":"IEEE Xplore","abstract":"Animation has been used to show trends in multi-dimensional data. This technique has recently gained new prominence for presentations, most notably with Gapminder Trendalyzer. In Trendalyzer, animation together with interesting data and an engaging presenter helps the audience understand the results of an analysis of the data. It is less clear whether trend animation is effective for analysis. This paper proposes two alternative trend visualizations that use static depictions of trends: one which shows traces of all trends overlaid simultaneously in one display and a second that uses a small multiples display to show the trend traces side-by-side. The paper evaluates the three visualizations for both analysis and presentation. Results indicate that trend animation can be challenging to use even for presentations; while it is the fastest technique for presentation and participants find it enjoyable and exciting, it does lead to many participant errors. Animation is the least effective form for analysis; both static depictions of trends are significantly faster than animation, and the small multiples display is more accurate.","DOI":"10.1109/TVCG.2008.125","ISSN":"1077-2626","author":[{"family":"Robertson","given":"G."},{"family":"Fernandez","given":"R."},{"family":"Fisher","given":"D."},{"family":"Lee","given":"B."},{"family":"Stasko","given":"J."}],"issued":{"date-parts":[["2008",11]]}}}],"schema":"https://github.com/citation-style-language/schema/raw/master/csl-citation.json"} </w:instrText>
      </w:r>
      <w:r w:rsidR="0013276B">
        <w:rPr>
          <w:rFonts w:ascii="Times" w:hAnsi="Times" w:cs="Times"/>
          <w:color w:val="1A1718"/>
          <w:kern w:val="0"/>
        </w:rPr>
        <w:fldChar w:fldCharType="separate"/>
      </w:r>
      <w:r w:rsidR="00B9188D">
        <w:rPr>
          <w:rFonts w:ascii="Times" w:hAnsi="Times" w:cs="Times"/>
          <w:noProof/>
          <w:color w:val="1A1718"/>
          <w:kern w:val="0"/>
        </w:rPr>
        <w:t>[19]</w:t>
      </w:r>
      <w:r w:rsidR="0013276B">
        <w:rPr>
          <w:rFonts w:ascii="Times" w:hAnsi="Times" w:cs="Times"/>
          <w:color w:val="1A1718"/>
          <w:kern w:val="0"/>
        </w:rPr>
        <w:fldChar w:fldCharType="end"/>
      </w:r>
      <w:r w:rsidR="0013276B">
        <w:rPr>
          <w:rFonts w:ascii="Times" w:hAnsi="Times" w:cs="Times"/>
          <w:color w:val="1A1718"/>
          <w:kern w:val="0"/>
        </w:rPr>
        <w:t xml:space="preserve"> point out the negative effect of animation when it is used in an inappropriate way. </w:t>
      </w:r>
    </w:p>
    <w:p w14:paraId="0E166044" w14:textId="7A49EBF0" w:rsidR="00EF4992" w:rsidRPr="0013276B" w:rsidRDefault="00EF4992" w:rsidP="00EF4992">
      <w:pPr>
        <w:widowControl/>
        <w:autoSpaceDE w:val="0"/>
        <w:autoSpaceDN w:val="0"/>
        <w:adjustRightInd w:val="0"/>
        <w:spacing w:after="240" w:line="280" w:lineRule="atLeast"/>
        <w:jc w:val="left"/>
        <w:rPr>
          <w:rFonts w:ascii="Times" w:hAnsi="Times" w:cs="Times"/>
          <w:color w:val="A6A6A6" w:themeColor="background1" w:themeShade="A6"/>
          <w:kern w:val="0"/>
        </w:rPr>
      </w:pPr>
      <w:r w:rsidRPr="0013276B">
        <w:rPr>
          <w:rFonts w:ascii="Times" w:hAnsi="Times" w:cs="Times"/>
          <w:color w:val="A6A6A6" w:themeColor="background1" w:themeShade="A6"/>
          <w:kern w:val="0"/>
        </w:rPr>
        <w:t>When involving guiding the audience’s attention in image visualization, the basic idea is to use “focus+</w:t>
      </w:r>
      <w:r w:rsidR="003B4C93" w:rsidRPr="0013276B">
        <w:rPr>
          <w:rFonts w:ascii="Times" w:hAnsi="Times" w:cs="Times"/>
          <w:color w:val="A6A6A6" w:themeColor="background1" w:themeShade="A6"/>
          <w:kern w:val="0"/>
        </w:rPr>
        <w:t xml:space="preserve"> </w:t>
      </w:r>
      <w:r w:rsidRPr="0013276B">
        <w:rPr>
          <w:rFonts w:ascii="Times" w:hAnsi="Times" w:cs="Times"/>
          <w:color w:val="A6A6A6" w:themeColor="background1" w:themeShade="A6"/>
          <w:kern w:val="0"/>
        </w:rPr>
        <w:t>context” technology. In other words, the system blur, resize</w:t>
      </w:r>
      <w:proofErr w:type="gramStart"/>
      <w:r w:rsidRPr="0013276B">
        <w:rPr>
          <w:rFonts w:ascii="Times" w:hAnsi="Times" w:cs="Times"/>
          <w:color w:val="A6A6A6" w:themeColor="background1" w:themeShade="A6"/>
          <w:kern w:val="0"/>
        </w:rPr>
        <w:t>, ,</w:t>
      </w:r>
      <w:proofErr w:type="gramEnd"/>
      <w:r w:rsidRPr="0013276B">
        <w:rPr>
          <w:rFonts w:ascii="Times" w:hAnsi="Times" w:cs="Times"/>
          <w:color w:val="A6A6A6" w:themeColor="background1" w:themeShade="A6"/>
          <w:kern w:val="0"/>
        </w:rPr>
        <w:t xml:space="preserve">, the context, </w:t>
      </w:r>
      <w:r w:rsidR="003D6B15" w:rsidRPr="0013276B">
        <w:rPr>
          <w:rFonts w:ascii="Times" w:hAnsi="Times" w:cs="Times"/>
          <w:color w:val="A6A6A6" w:themeColor="background1" w:themeShade="A6"/>
          <w:kern w:val="0"/>
        </w:rPr>
        <w:t xml:space="preserve">while </w:t>
      </w:r>
      <w:r w:rsidRPr="0013276B">
        <w:rPr>
          <w:rFonts w:ascii="Times" w:hAnsi="Times" w:cs="Times"/>
          <w:color w:val="A6A6A6" w:themeColor="background1" w:themeShade="A6"/>
          <w:kern w:val="0"/>
        </w:rPr>
        <w:t>highlight, zoom-in the focus,</w:t>
      </w:r>
      <w:r w:rsidR="003D6B15" w:rsidRPr="0013276B">
        <w:rPr>
          <w:rFonts w:ascii="Times" w:hAnsi="Times" w:cs="Times"/>
          <w:color w:val="A6A6A6" w:themeColor="background1" w:themeShade="A6"/>
          <w:kern w:val="0"/>
        </w:rPr>
        <w:t xml:space="preserve"> pointing the audiences’ attention to the regions of interests</w:t>
      </w:r>
      <w:r w:rsidRPr="0013276B">
        <w:rPr>
          <w:rFonts w:ascii="Times" w:hAnsi="Times" w:cs="Times"/>
          <w:color w:val="A6A6A6" w:themeColor="background1" w:themeShade="A6"/>
          <w:kern w:val="0"/>
        </w:rPr>
        <w:t xml:space="preserve">. By doing this, the distraction from other parts can be effectively avoided. </w:t>
      </w:r>
    </w:p>
    <w:p w14:paraId="5E267AF2" w14:textId="070BF120" w:rsidR="005408D1" w:rsidRPr="00EF4992" w:rsidRDefault="005408D1" w:rsidP="00EF4992">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Our work is based on the researches</w:t>
      </w:r>
      <w:r w:rsidR="00E85E8B">
        <w:rPr>
          <w:rFonts w:ascii="Times" w:hAnsi="Times" w:cs="Times"/>
          <w:color w:val="1A1718"/>
          <w:kern w:val="0"/>
        </w:rPr>
        <w:t xml:space="preserve"> mentioned above</w:t>
      </w:r>
      <w:r w:rsidR="008A7DDF">
        <w:rPr>
          <w:rFonts w:ascii="Times" w:hAnsi="Times" w:cs="Times"/>
          <w:color w:val="1A1718"/>
          <w:kern w:val="0"/>
        </w:rPr>
        <w:t xml:space="preserve">. These researches give us a guideline about how to design animations that can promote a better understanding of visualization. </w:t>
      </w:r>
    </w:p>
    <w:p w14:paraId="480C1E0F" w14:textId="59E5282C" w:rsidR="00E910BE" w:rsidRDefault="00DC5695" w:rsidP="00505A35">
      <w:pPr>
        <w:widowControl/>
        <w:jc w:val="left"/>
        <w:rPr>
          <w:rFonts w:ascii="Arial" w:eastAsia="Times New Roman" w:hAnsi="Arial" w:cs="Arial"/>
          <w:b/>
          <w:color w:val="2E2E2E"/>
          <w:kern w:val="0"/>
          <w:sz w:val="28"/>
          <w:shd w:val="clear" w:color="auto" w:fill="FFFFFF"/>
        </w:rPr>
      </w:pPr>
      <w:r>
        <w:rPr>
          <w:rFonts w:ascii="Arial" w:eastAsia="Times New Roman" w:hAnsi="Arial" w:cs="Arial"/>
          <w:b/>
          <w:color w:val="2E2E2E"/>
          <w:kern w:val="0"/>
          <w:sz w:val="28"/>
          <w:shd w:val="clear" w:color="auto" w:fill="FFFFFF"/>
        </w:rPr>
        <w:t>Authoring tool for narrative visualization generation</w:t>
      </w:r>
    </w:p>
    <w:p w14:paraId="033AEE63" w14:textId="5562B8CB" w:rsidR="00E910BE" w:rsidRDefault="00E910BE" w:rsidP="009D688D">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The most famous narrative visualization tool</w:t>
      </w:r>
      <w:r w:rsidR="00C22B00">
        <w:rPr>
          <w:rFonts w:ascii="Times" w:hAnsi="Times" w:cs="Times"/>
          <w:color w:val="1A1718"/>
          <w:kern w:val="0"/>
        </w:rPr>
        <w:t>s</w:t>
      </w:r>
      <w:r>
        <w:rPr>
          <w:rFonts w:ascii="Times" w:hAnsi="Times" w:cs="Times"/>
          <w:color w:val="1A1718"/>
          <w:kern w:val="0"/>
        </w:rPr>
        <w:t xml:space="preserve"> should be </w:t>
      </w:r>
      <w:r w:rsidR="00220BF3">
        <w:rPr>
          <w:rFonts w:ascii="Times" w:hAnsi="Times" w:cs="Times"/>
          <w:color w:val="1A1718"/>
          <w:kern w:val="0"/>
        </w:rPr>
        <w:t xml:space="preserve">keynote from </w:t>
      </w:r>
      <w:r>
        <w:rPr>
          <w:rFonts w:ascii="Times" w:hAnsi="Times" w:cs="Times"/>
          <w:color w:val="1A1718"/>
          <w:kern w:val="0"/>
        </w:rPr>
        <w:t xml:space="preserve">apple. </w:t>
      </w:r>
      <w:proofErr w:type="spellStart"/>
      <w:r>
        <w:rPr>
          <w:rFonts w:ascii="Times" w:hAnsi="Times" w:cs="Times"/>
          <w:color w:val="1A1718"/>
          <w:kern w:val="0"/>
        </w:rPr>
        <w:t>Inc</w:t>
      </w:r>
      <w:proofErr w:type="spellEnd"/>
      <w:r>
        <w:rPr>
          <w:rFonts w:ascii="Times" w:hAnsi="Times" w:cs="Times"/>
          <w:color w:val="1A1718"/>
          <w:kern w:val="0"/>
        </w:rPr>
        <w:t xml:space="preserve"> and the </w:t>
      </w:r>
      <w:r w:rsidR="00220BF3">
        <w:rPr>
          <w:rFonts w:ascii="Times" w:hAnsi="Times" w:cs="Times"/>
          <w:color w:val="1A1718"/>
          <w:kern w:val="0"/>
        </w:rPr>
        <w:t>PowerPoint from Microsoft</w:t>
      </w:r>
      <w:r>
        <w:rPr>
          <w:rFonts w:ascii="Times" w:hAnsi="Times" w:cs="Times"/>
          <w:color w:val="1A1718"/>
          <w:kern w:val="0"/>
        </w:rPr>
        <w:t xml:space="preserve">. </w:t>
      </w:r>
      <w:r w:rsidR="00672A11">
        <w:rPr>
          <w:rFonts w:ascii="Times" w:hAnsi="Times" w:cs="Times"/>
          <w:color w:val="1A1718"/>
          <w:kern w:val="0"/>
        </w:rPr>
        <w:t xml:space="preserve">People </w:t>
      </w:r>
      <w:r w:rsidR="008359CC">
        <w:rPr>
          <w:rFonts w:ascii="Times" w:hAnsi="Times" w:cs="Times"/>
          <w:color w:val="1A1718"/>
          <w:kern w:val="0"/>
        </w:rPr>
        <w:t>organize charts</w:t>
      </w:r>
      <w:r w:rsidR="00672A11">
        <w:rPr>
          <w:rFonts w:ascii="Times" w:hAnsi="Times" w:cs="Times"/>
          <w:color w:val="1A1718"/>
          <w:kern w:val="0"/>
        </w:rPr>
        <w:t xml:space="preserve"> based on their </w:t>
      </w:r>
      <w:r w:rsidR="008359CC">
        <w:rPr>
          <w:rFonts w:ascii="Times" w:hAnsi="Times" w:cs="Times"/>
          <w:color w:val="1A1718"/>
          <w:kern w:val="0"/>
        </w:rPr>
        <w:t xml:space="preserve">own </w:t>
      </w:r>
      <w:r w:rsidR="00672A11">
        <w:rPr>
          <w:rFonts w:ascii="Times" w:hAnsi="Times" w:cs="Times"/>
          <w:color w:val="1A1718"/>
          <w:kern w:val="0"/>
        </w:rPr>
        <w:t xml:space="preserve">narrative logic, and </w:t>
      </w:r>
      <w:r w:rsidR="008359CC">
        <w:rPr>
          <w:rFonts w:ascii="Times" w:hAnsi="Times" w:cs="Times"/>
          <w:color w:val="1A1718"/>
          <w:kern w:val="0"/>
        </w:rPr>
        <w:t>exhibit in the form of slideshow.</w:t>
      </w:r>
    </w:p>
    <w:p w14:paraId="2C3C2E7F" w14:textId="4B55AB1B" w:rsidR="0082718E" w:rsidRDefault="0033721B" w:rsidP="009D688D">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Despite their</w:t>
      </w:r>
      <w:r w:rsidR="00545086">
        <w:rPr>
          <w:rFonts w:ascii="Times" w:hAnsi="Times" w:cs="Times"/>
          <w:color w:val="1A1718"/>
          <w:kern w:val="0"/>
        </w:rPr>
        <w:t xml:space="preserve"> </w:t>
      </w:r>
      <w:r w:rsidR="00C459DA">
        <w:rPr>
          <w:rFonts w:ascii="Times" w:hAnsi="Times" w:cs="Times"/>
          <w:color w:val="1A1718"/>
          <w:kern w:val="0"/>
        </w:rPr>
        <w:t>software’s</w:t>
      </w:r>
      <w:r w:rsidR="00545086">
        <w:rPr>
          <w:rFonts w:ascii="Times" w:hAnsi="Times" w:cs="Times"/>
          <w:color w:val="1A1718"/>
          <w:kern w:val="0"/>
        </w:rPr>
        <w:t xml:space="preserve"> popularity among general </w:t>
      </w:r>
      <w:r w:rsidR="00C459DA">
        <w:rPr>
          <w:rFonts w:ascii="Times" w:hAnsi="Times" w:cs="Times"/>
          <w:color w:val="1A1718"/>
          <w:kern w:val="0"/>
        </w:rPr>
        <w:t xml:space="preserve">people, their lack of </w:t>
      </w:r>
      <w:r w:rsidR="009B61E7">
        <w:rPr>
          <w:rFonts w:ascii="Times" w:hAnsi="Times" w:cs="Times"/>
          <w:color w:val="1A1718"/>
          <w:kern w:val="0"/>
        </w:rPr>
        <w:t xml:space="preserve">data </w:t>
      </w:r>
      <w:r w:rsidR="00C459DA">
        <w:rPr>
          <w:rFonts w:ascii="Times" w:hAnsi="Times" w:cs="Times"/>
          <w:color w:val="1A1718"/>
          <w:kern w:val="0"/>
        </w:rPr>
        <w:t>interactivit</w:t>
      </w:r>
      <w:r w:rsidR="009B61E7">
        <w:rPr>
          <w:rFonts w:ascii="Times" w:hAnsi="Times" w:cs="Times"/>
          <w:color w:val="1A1718"/>
          <w:kern w:val="0"/>
        </w:rPr>
        <w:t xml:space="preserve">y is a fatal defect </w:t>
      </w:r>
      <w:r>
        <w:rPr>
          <w:rFonts w:ascii="Times" w:hAnsi="Times" w:cs="Times"/>
          <w:color w:val="1A1718"/>
          <w:kern w:val="0"/>
        </w:rPr>
        <w:t xml:space="preserve">for them </w:t>
      </w:r>
      <w:r w:rsidR="009B61E7">
        <w:rPr>
          <w:rFonts w:ascii="Times" w:hAnsi="Times" w:cs="Times"/>
          <w:color w:val="1A1718"/>
          <w:kern w:val="0"/>
        </w:rPr>
        <w:t xml:space="preserve">to become an effective data visualization tool. </w:t>
      </w:r>
    </w:p>
    <w:p w14:paraId="30920C71" w14:textId="1D6C1333" w:rsidR="0033721B" w:rsidRDefault="0033721B" w:rsidP="009D688D">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Tableau try to solve this problem by allowing a vary of interactions. It also integrates </w:t>
      </w:r>
      <w:r w:rsidRPr="00873446">
        <w:rPr>
          <w:rFonts w:ascii="Times" w:hAnsi="Times" w:cs="Times"/>
          <w:color w:val="1A1718"/>
          <w:kern w:val="0"/>
        </w:rPr>
        <w:t>an annotated stepper interface called story point</w:t>
      </w:r>
      <w:r>
        <w:rPr>
          <w:rFonts w:ascii="Times" w:hAnsi="Times" w:cs="Times"/>
          <w:color w:val="1A1718"/>
          <w:kern w:val="0"/>
        </w:rPr>
        <w:t xml:space="preserve">, making itself more friendly for data narratives. </w:t>
      </w:r>
    </w:p>
    <w:p w14:paraId="601DC2BD" w14:textId="728EBF29" w:rsidR="00FA764B" w:rsidRDefault="00FA764B" w:rsidP="009D688D">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Data </w:t>
      </w:r>
      <w:r w:rsidR="003A2B05">
        <w:rPr>
          <w:rFonts w:ascii="Times" w:hAnsi="Times" w:cs="Times"/>
          <w:color w:val="1A1718"/>
          <w:kern w:val="0"/>
        </w:rPr>
        <w:t>clips</w:t>
      </w:r>
      <w:r w:rsidR="006B779C">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1vgkolsu0v","properties":{"formattedCitation":"[20]","plainCitation":"[20]"},"citationItems":[{"id":186,"uris":["http://zotero.org/users/local/w4sOIapr/items/C8N3ZZJ6"],"uri":["http://zotero.org/users/local/w4sOIapr/items/C8N3ZZJ6"],"itemData":{"id":186,"type":"article-journal","title":"Authoring Data-Driven Videos with DataClips","container-title":"IEEE Transactions on Visualization and Computer Graphics","page":"501-510","volume":"23","issue":"1","source":"IEEE Xplore","abstract":"Data videos, or short data-driven motion graphics, are an increasingly popular medium for storytelling. However, creating data videos is difficult as it involves pulling together a unique combination of skills. We introduce DataClips, an authoring tool aimed at lowering the barriers to crafting data videos. DataClips allows non-experts to assemble data-driven “clips” together to form longer sequences. We constructed the library of data clips by analyzing the composition of over 70 data videos produced by reputable sources such as The New York Times and The Guardian. We demonstrate that DataClips can reproduce over 90% of our data videos corpus. We also report on a qualitative study comparing the authoring process and outcome achieved by (1) non-experts using DataClips, and (2) experts using Adobe Illustrator and After Effects to create data-driven clips. Results indicated that non-experts are able to learn and use DataClips with a short training period. In the span of one hour, they were able to produce more videos than experts using a professional editing tool, and their clips were rated similarly by an independent audience.","DOI":"10.1109/TVCG.2016.2598647","ISSN":"1077-2626","author":[{"family":"Amini","given":"F."},{"family":"Riche","given":"N. H."},{"family":"Lee","given":"B."},{"family":"Monroy-Hernandez","given":"A."},{"family":"Irani","given":"P."}],"issued":{"date-parts":[["2017",1]]}}}],"schema":"https://github.com/citation-style-language/schema/raw/master/csl-citation.json"} </w:instrText>
      </w:r>
      <w:r w:rsidR="006B779C">
        <w:rPr>
          <w:rFonts w:ascii="Times" w:hAnsi="Times" w:cs="Times"/>
          <w:color w:val="1A1718"/>
          <w:kern w:val="0"/>
        </w:rPr>
        <w:fldChar w:fldCharType="separate"/>
      </w:r>
      <w:r w:rsidR="00B9188D">
        <w:rPr>
          <w:rFonts w:ascii="Times" w:hAnsi="Times" w:cs="Times"/>
          <w:noProof/>
          <w:color w:val="1A1718"/>
          <w:kern w:val="0"/>
        </w:rPr>
        <w:t>[20]</w:t>
      </w:r>
      <w:r w:rsidR="006B779C">
        <w:rPr>
          <w:rFonts w:ascii="Times" w:hAnsi="Times" w:cs="Times"/>
          <w:color w:val="1A1718"/>
          <w:kern w:val="0"/>
        </w:rPr>
        <w:fldChar w:fldCharType="end"/>
      </w:r>
      <w:r w:rsidR="003A2B05">
        <w:rPr>
          <w:rFonts w:ascii="Times" w:hAnsi="Times" w:cs="Times"/>
          <w:color w:val="1A1718"/>
          <w:kern w:val="0"/>
        </w:rPr>
        <w:t xml:space="preserve">, offers a library of animation </w:t>
      </w:r>
      <w:r w:rsidR="00C91ABF">
        <w:rPr>
          <w:rFonts w:ascii="Times" w:hAnsi="Times" w:cs="Times"/>
          <w:color w:val="1A1718"/>
          <w:kern w:val="0"/>
        </w:rPr>
        <w:t>specifically design</w:t>
      </w:r>
      <w:r w:rsidR="006B779C">
        <w:rPr>
          <w:rFonts w:ascii="Times" w:hAnsi="Times" w:cs="Times"/>
          <w:color w:val="1A1718"/>
          <w:kern w:val="0"/>
        </w:rPr>
        <w:t xml:space="preserve">ed </w:t>
      </w:r>
      <w:r w:rsidR="003A2B05">
        <w:rPr>
          <w:rFonts w:ascii="Times" w:hAnsi="Times" w:cs="Times"/>
          <w:color w:val="1A1718"/>
          <w:kern w:val="0"/>
        </w:rPr>
        <w:t>of data clips</w:t>
      </w:r>
    </w:p>
    <w:p w14:paraId="5B855713" w14:textId="64164D50" w:rsidR="00AA30C9" w:rsidRDefault="00AA30C9" w:rsidP="00AA30C9">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fldChar w:fldCharType="begin"/>
      </w:r>
      <w:r w:rsidR="00B9188D">
        <w:rPr>
          <w:rFonts w:ascii="Times" w:hAnsi="Times" w:cs="Times"/>
          <w:color w:val="1A1718"/>
          <w:kern w:val="0"/>
        </w:rPr>
        <w:instrText xml:space="preserve"> ADDIN ZOTERO_ITEM CSL_CITATION {"citationID":"v9nkpIJZ","properties":{"formattedCitation":"[21]","plainCitation":"[21]"},"citationItems":[{"id":496,"uris":["http://zotero.org/users/local/w4sOIapr/items/2CBIII64"],"uri":["http://zotero.org/users/local/w4sOIapr/items/2CBIII64"],"itemData":{"id":496,"type":"article-journal","title":"SketchStory: Telling More Engaging Stories with Data through Freeform Sketching","container-title":"IEEE Transactions on Visualization and Computer Graphics","page":"2416-2425","volume":"19","issue":"12","source":"IEEE Xplore","abstract":"Presenting and communicating insights to an audience-telling a story-is one of the main goals of data exploration. Even though visualization as a storytelling medium has recently begun to gain attention, storytelling is still underexplored in information visualization and little research has been done to help people tell their stories with data. To create a new, more engaging form of storytelling with data, we leverage and extend the narrative storytelling attributes of whiteboard animation with pen and touch interactions. We present SketchStory, a data-enabled digital whiteboard that facilitates the creation of personalized and expressive data charts quickly and easily. SketchStory recognizes a small set of sketch gestures for chart invocation, and automatically completes charts by synthesizing the visuals from the presenter-provided example icon and binding them to the underlying data. Furthermore, SketchStory allows the presenter to move and resize the completed data charts with touch, and filter the underlying data to facilitate interactive exploration. We conducted a controlled experiment for both audiences and presenters to compare SketchStory with a traditional presentation system, Microsoft PowerPoint. Results show that the audience is more engaged by presentations done with SketchStory than PowerPoint. Eighteen out of 24 audience participants preferred SketchStory to PowerPoint. Four out of five presenter participants also favored SketchStory despite the extra effort required for presentation.","DOI":"10.1109/TVCG.2013.191","ISSN":"1077-2626","shortTitle":"SketchStory","author":[{"family":"Lee","given":"B."},{"family":"Kazi","given":"R. H."},{"family":"Smith","given":"G."}],"issued":{"date-parts":[["2013",12]]}}}],"schema":"https://github.com/citation-style-language/schema/raw/master/csl-citation.json"} </w:instrText>
      </w:r>
      <w:r>
        <w:rPr>
          <w:rFonts w:ascii="Times" w:hAnsi="Times" w:cs="Times"/>
          <w:color w:val="1A1718"/>
          <w:kern w:val="0"/>
        </w:rPr>
        <w:fldChar w:fldCharType="separate"/>
      </w:r>
      <w:r w:rsidR="00B9188D">
        <w:rPr>
          <w:rFonts w:ascii="Times" w:hAnsi="Times" w:cs="Times"/>
          <w:noProof/>
          <w:color w:val="1A1718"/>
          <w:kern w:val="0"/>
        </w:rPr>
        <w:t>[21]</w:t>
      </w:r>
      <w:r>
        <w:rPr>
          <w:rFonts w:ascii="Times" w:hAnsi="Times" w:cs="Times"/>
          <w:color w:val="1A1718"/>
          <w:kern w:val="0"/>
        </w:rPr>
        <w:fldChar w:fldCharType="end"/>
      </w:r>
      <w:r>
        <w:rPr>
          <w:rFonts w:ascii="Times" w:hAnsi="Times" w:cs="Times"/>
          <w:color w:val="1A1718"/>
          <w:kern w:val="0"/>
        </w:rPr>
        <w:t xml:space="preserve"> freeform sketch</w:t>
      </w:r>
    </w:p>
    <w:p w14:paraId="2096FD6F" w14:textId="77777777" w:rsidR="00AA30C9" w:rsidRDefault="00AA30C9" w:rsidP="009D688D">
      <w:pPr>
        <w:widowControl/>
        <w:autoSpaceDE w:val="0"/>
        <w:autoSpaceDN w:val="0"/>
        <w:adjustRightInd w:val="0"/>
        <w:spacing w:after="240" w:line="280" w:lineRule="atLeast"/>
        <w:jc w:val="left"/>
        <w:rPr>
          <w:rFonts w:ascii="Times" w:hAnsi="Times" w:cs="Times"/>
          <w:color w:val="1A1718"/>
          <w:kern w:val="0"/>
        </w:rPr>
      </w:pPr>
    </w:p>
    <w:p w14:paraId="068C5760" w14:textId="1F5AFD1D" w:rsidR="006B779C" w:rsidRPr="008A6439" w:rsidRDefault="008A6439" w:rsidP="009D688D">
      <w:pPr>
        <w:widowControl/>
        <w:autoSpaceDE w:val="0"/>
        <w:autoSpaceDN w:val="0"/>
        <w:adjustRightInd w:val="0"/>
        <w:spacing w:after="240" w:line="280" w:lineRule="atLeast"/>
        <w:jc w:val="left"/>
        <w:rPr>
          <w:rFonts w:ascii="Times" w:hAnsi="Times" w:cs="Times"/>
          <w:kern w:val="0"/>
        </w:rPr>
      </w:pPr>
      <w:r>
        <w:rPr>
          <w:rFonts w:ascii="Times" w:hAnsi="Times" w:cs="Times"/>
          <w:kern w:val="0"/>
        </w:rPr>
        <w:t>and implement it for their narrative visualization editing tool</w:t>
      </w:r>
    </w:p>
    <w:p w14:paraId="46A44FDB" w14:textId="507B9801" w:rsidR="00FE5CB8" w:rsidRDefault="00FE5CB8" w:rsidP="009D688D">
      <w:pPr>
        <w:widowControl/>
        <w:autoSpaceDE w:val="0"/>
        <w:autoSpaceDN w:val="0"/>
        <w:adjustRightInd w:val="0"/>
        <w:spacing w:after="240" w:line="280" w:lineRule="atLeast"/>
        <w:jc w:val="left"/>
        <w:rPr>
          <w:rFonts w:ascii="Times" w:hAnsi="Times" w:cs="Times"/>
          <w:color w:val="1A1718"/>
          <w:kern w:val="0"/>
        </w:rPr>
      </w:pPr>
      <w:r>
        <w:rPr>
          <w:rFonts w:ascii="Times" w:hAnsi="Times" w:cs="Times"/>
          <w:color w:val="1A1718"/>
          <w:kern w:val="0"/>
        </w:rPr>
        <w:t xml:space="preserve">There is a trend to integrate narrative module in a data </w:t>
      </w:r>
      <w:r w:rsidR="0033721B">
        <w:rPr>
          <w:rFonts w:ascii="Times" w:hAnsi="Times" w:cs="Times"/>
          <w:color w:val="1A1718"/>
          <w:kern w:val="0"/>
        </w:rPr>
        <w:t xml:space="preserve">visualization </w:t>
      </w:r>
      <w:r>
        <w:rPr>
          <w:rFonts w:ascii="Times" w:hAnsi="Times" w:cs="Times"/>
          <w:color w:val="1A1718"/>
          <w:kern w:val="0"/>
        </w:rPr>
        <w:t xml:space="preserve">analysis system. </w:t>
      </w:r>
    </w:p>
    <w:p w14:paraId="08D720BA" w14:textId="6AF34CA8" w:rsidR="00FD6E59" w:rsidRDefault="00FD6E59" w:rsidP="009D688D">
      <w:pPr>
        <w:widowControl/>
        <w:autoSpaceDE w:val="0"/>
        <w:autoSpaceDN w:val="0"/>
        <w:adjustRightInd w:val="0"/>
        <w:spacing w:after="240" w:line="280" w:lineRule="atLeast"/>
        <w:jc w:val="left"/>
        <w:rPr>
          <w:rFonts w:ascii="Times" w:hAnsi="Times" w:cs="Times"/>
          <w:color w:val="1A1718"/>
          <w:kern w:val="0"/>
        </w:rPr>
      </w:pPr>
      <w:proofErr w:type="spellStart"/>
      <w:r>
        <w:rPr>
          <w:rFonts w:ascii="Times" w:hAnsi="Times" w:cs="Times"/>
          <w:color w:val="1A1718"/>
          <w:kern w:val="0"/>
        </w:rPr>
        <w:t>Geotim</w:t>
      </w:r>
      <w:r w:rsidR="00A3142F">
        <w:rPr>
          <w:rFonts w:ascii="Times" w:hAnsi="Times" w:cs="Times"/>
          <w:color w:val="1A1718"/>
          <w:kern w:val="0"/>
        </w:rPr>
        <w:t>e</w:t>
      </w:r>
      <w:proofErr w:type="spellEnd"/>
      <w:r w:rsidR="00A3142F">
        <w:rPr>
          <w:rFonts w:ascii="Times" w:hAnsi="Times" w:cs="Times"/>
          <w:color w:val="1A1718"/>
          <w:kern w:val="0"/>
        </w:rPr>
        <w:fldChar w:fldCharType="begin"/>
      </w:r>
      <w:r w:rsidR="00A3142F">
        <w:rPr>
          <w:rFonts w:ascii="Times" w:hAnsi="Times" w:cs="Times"/>
          <w:color w:val="1A1718"/>
          <w:kern w:val="0"/>
        </w:rPr>
        <w:instrText xml:space="preserve"> ADDIN ZOTERO_ITEM CSL_CITATION {"citationID":"1o0q00ra27","properties":{"formattedCitation":"[22]","plainCitation":"[22]"},"citationItems":[{"id":207,"uris":["http://zotero.org/users/local/w4sOIapr/items/RSANRR67"],"uri":["http://zotero.org/users/local/w4sOIapr/items/RSANRR67"],"itemData":{"id":207,"type":"paper-conference","title":"Stories in GeoTime","container-title":"2007 IEEE Symposium on Visual Analytics Science and Technology","page":"19-26","source":"IEEE Xplore","event":"2007 IEEE Symposium on Visual Analytics Science and Technology","abstract":"A story is a powerful abstraction used by intelligence analysts to conceptualize threats and understand patterns as part of the analytical process. This paper demonstrates a system that detects geo-temporal patterns and integrates story narration to increase analytic sense-making cohesion in GeoTime. The GeoTime geo-temporal event visualization tool was augmented with a story system that uses narratives, hypertext linked visualizations, visual annotations, and pattern detection to create an environment for analytic exploration and communication, thereby assisting the analyst in identifying, extracting, arranging and presenting stories within the data The story system lets analysts operate at the story level with higher-level abstractions of data, such as behaviors and events, while staying connected to the evidence. The story system was developed and evaluated in collaboration with analysts.","DOI":"10.1109/VAST.2007.4388992","author":[{"family":"Eccles","given":"R."},{"family":"Kapler","given":"T."},{"family":"Harper","given":"R."},{"family":"Wright","given":"W."}],"issued":{"date-parts":[["2007",10]]}}}],"schema":"https://github.com/citation-style-language/schema/raw/master/csl-citation.json"} </w:instrText>
      </w:r>
      <w:r w:rsidR="00A3142F">
        <w:rPr>
          <w:rFonts w:ascii="Times" w:hAnsi="Times" w:cs="Times"/>
          <w:color w:val="1A1718"/>
          <w:kern w:val="0"/>
        </w:rPr>
        <w:fldChar w:fldCharType="separate"/>
      </w:r>
      <w:r w:rsidR="00A3142F">
        <w:rPr>
          <w:rFonts w:ascii="Times" w:hAnsi="Times" w:cs="Times"/>
          <w:noProof/>
          <w:color w:val="1A1718"/>
          <w:kern w:val="0"/>
        </w:rPr>
        <w:t>[22]</w:t>
      </w:r>
      <w:r w:rsidR="00A3142F">
        <w:rPr>
          <w:rFonts w:ascii="Times" w:hAnsi="Times" w:cs="Times"/>
          <w:color w:val="1A1718"/>
          <w:kern w:val="0"/>
        </w:rPr>
        <w:fldChar w:fldCharType="end"/>
      </w:r>
      <w:r w:rsidR="00A3142F">
        <w:rPr>
          <w:rFonts w:ascii="Times" w:hAnsi="Times" w:cs="Times"/>
          <w:color w:val="1A1718"/>
          <w:kern w:val="0"/>
        </w:rPr>
        <w:t xml:space="preserve"> storytelling window</w:t>
      </w:r>
      <w:r w:rsidR="0014242C">
        <w:rPr>
          <w:rFonts w:ascii="Times" w:hAnsi="Times" w:cs="Times"/>
          <w:color w:val="1A1718"/>
          <w:kern w:val="0"/>
        </w:rPr>
        <w:t>.</w:t>
      </w:r>
    </w:p>
    <w:p w14:paraId="78528520" w14:textId="12D0CB8F" w:rsidR="009D688D" w:rsidRDefault="009D688D" w:rsidP="0014242C">
      <w:pPr>
        <w:widowControl/>
        <w:autoSpaceDE w:val="0"/>
        <w:autoSpaceDN w:val="0"/>
        <w:adjustRightInd w:val="0"/>
        <w:spacing w:after="240" w:line="280" w:lineRule="atLeast"/>
        <w:jc w:val="left"/>
        <w:rPr>
          <w:rFonts w:ascii="Times" w:hAnsi="Times" w:cs="Times"/>
          <w:kern w:val="0"/>
        </w:rPr>
      </w:pPr>
      <w:r>
        <w:rPr>
          <w:rFonts w:ascii="Times" w:hAnsi="Times" w:cs="Times"/>
          <w:color w:val="1A1718"/>
          <w:kern w:val="0"/>
        </w:rPr>
        <w:t xml:space="preserve">However, in these systems, visual encodings </w:t>
      </w:r>
      <w:r w:rsidR="005D5372">
        <w:rPr>
          <w:rFonts w:ascii="Times" w:hAnsi="Times" w:cs="Times"/>
          <w:color w:val="1A1718"/>
          <w:kern w:val="0"/>
        </w:rPr>
        <w:t>are often treated</w:t>
      </w:r>
      <w:r>
        <w:rPr>
          <w:rFonts w:ascii="Times" w:hAnsi="Times" w:cs="Times"/>
          <w:color w:val="1A1718"/>
          <w:kern w:val="0"/>
        </w:rPr>
        <w:t xml:space="preserve"> as cognitively obvious attributes that can be universally and immediately recognized wi</w:t>
      </w:r>
      <w:r w:rsidR="005D5372">
        <w:rPr>
          <w:rFonts w:ascii="Times" w:hAnsi="Times" w:cs="Times"/>
          <w:color w:val="1A1718"/>
          <w:kern w:val="0"/>
        </w:rPr>
        <w:t>thout</w:t>
      </w:r>
      <w:r>
        <w:rPr>
          <w:rFonts w:ascii="Times" w:hAnsi="Times" w:cs="Times"/>
          <w:color w:val="1A1718"/>
          <w:kern w:val="0"/>
        </w:rPr>
        <w:t xml:space="preserve"> a formal introduction. </w:t>
      </w:r>
    </w:p>
    <w:p w14:paraId="138144EE" w14:textId="1F9D02EC" w:rsidR="00A3142F" w:rsidRPr="00A3142F" w:rsidRDefault="00FC7DA2" w:rsidP="007541AC">
      <w:pPr>
        <w:widowControl/>
        <w:jc w:val="left"/>
        <w:rPr>
          <w:rFonts w:ascii="Arial" w:eastAsia="Times New Roman" w:hAnsi="Arial" w:cs="Arial"/>
          <w:color w:val="000000"/>
          <w:kern w:val="0"/>
        </w:rPr>
      </w:pPr>
      <w:r>
        <w:rPr>
          <w:rFonts w:ascii="Arial" w:eastAsia="Times New Roman" w:hAnsi="Arial" w:cs="Arial"/>
          <w:color w:val="2E2E2E"/>
          <w:kern w:val="0"/>
          <w:shd w:val="clear" w:color="auto" w:fill="FFFFFF"/>
        </w:rPr>
        <w:br w:type="page"/>
      </w:r>
      <w:r w:rsidR="0013276B">
        <w:rPr>
          <w:rFonts w:ascii="Arial" w:eastAsia="Times New Roman" w:hAnsi="Arial" w:cs="Arial"/>
          <w:color w:val="2E2E2E"/>
          <w:kern w:val="0"/>
          <w:shd w:val="clear" w:color="auto" w:fill="FFFFFF"/>
        </w:rPr>
        <w:fldChar w:fldCharType="begin"/>
      </w:r>
      <w:r w:rsidR="0013276B">
        <w:rPr>
          <w:rFonts w:ascii="Arial" w:eastAsia="Times New Roman" w:hAnsi="Arial" w:cs="Arial"/>
          <w:color w:val="2E2E2E"/>
          <w:kern w:val="0"/>
          <w:shd w:val="clear" w:color="auto" w:fill="FFFFFF"/>
        </w:rPr>
        <w:instrText xml:space="preserve"> ADDIN ZOTERO_BIBL {"custom":[]} CSL_BIBLIOGRAPHY </w:instrText>
      </w:r>
      <w:r w:rsidR="0013276B">
        <w:rPr>
          <w:rFonts w:ascii="Arial" w:eastAsia="Times New Roman" w:hAnsi="Arial" w:cs="Arial"/>
          <w:color w:val="2E2E2E"/>
          <w:kern w:val="0"/>
          <w:shd w:val="clear" w:color="auto" w:fill="FFFFFF"/>
        </w:rPr>
        <w:fldChar w:fldCharType="separate"/>
      </w:r>
      <w:r w:rsidR="00A3142F" w:rsidRPr="00A3142F">
        <w:rPr>
          <w:rFonts w:ascii="Arial" w:eastAsia="Times New Roman" w:hAnsi="Arial" w:cs="Arial"/>
          <w:color w:val="000000"/>
          <w:kern w:val="0"/>
        </w:rPr>
        <w:t>[1]</w:t>
      </w:r>
      <w:r w:rsidR="00A3142F" w:rsidRPr="00A3142F">
        <w:rPr>
          <w:rFonts w:ascii="Arial" w:eastAsia="Times New Roman" w:hAnsi="Arial" w:cs="Arial"/>
          <w:color w:val="000000"/>
          <w:kern w:val="0"/>
        </w:rPr>
        <w:tab/>
        <w:t xml:space="preserve">H. Thorvaldsdóttir, J. T. Robinson, and J. P. Mesirov, “Integrative Genomics Viewer (IGV): high-performance genomics data visualization and exploration,” </w:t>
      </w:r>
      <w:r w:rsidR="00A3142F" w:rsidRPr="00A3142F">
        <w:rPr>
          <w:rFonts w:ascii="Arial" w:eastAsia="Times New Roman" w:hAnsi="Arial" w:cs="Arial"/>
          <w:i/>
          <w:iCs/>
          <w:color w:val="000000"/>
          <w:kern w:val="0"/>
        </w:rPr>
        <w:t>Brief. Bioinform.</w:t>
      </w:r>
      <w:r w:rsidR="00A3142F" w:rsidRPr="00A3142F">
        <w:rPr>
          <w:rFonts w:ascii="Arial" w:eastAsia="Times New Roman" w:hAnsi="Arial" w:cs="Arial"/>
          <w:color w:val="000000"/>
          <w:kern w:val="0"/>
        </w:rPr>
        <w:t>, vol. 14, no. 2, pp. 178–192, Mar. 2013.</w:t>
      </w:r>
    </w:p>
    <w:p w14:paraId="613E0CC4"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2]</w:t>
      </w:r>
      <w:r w:rsidRPr="00A3142F">
        <w:rPr>
          <w:rFonts w:ascii="Arial" w:eastAsia="Times New Roman" w:hAnsi="Arial" w:cs="Arial"/>
          <w:color w:val="000000"/>
          <w:kern w:val="0"/>
        </w:rPr>
        <w:tab/>
        <w:t xml:space="preserve">C. Shi, S. Fu, Q. Chen, and H. Qu, “VisMOOC: Visualizing video clickstream data from Massive Open Online Courses,” in </w:t>
      </w:r>
      <w:r w:rsidRPr="00A3142F">
        <w:rPr>
          <w:rFonts w:ascii="Arial" w:eastAsia="Times New Roman" w:hAnsi="Arial" w:cs="Arial"/>
          <w:i/>
          <w:iCs/>
          <w:color w:val="000000"/>
          <w:kern w:val="0"/>
        </w:rPr>
        <w:t>2015 IEEE Pacific Visualization Symposium (PacificVis)</w:t>
      </w:r>
      <w:r w:rsidRPr="00A3142F">
        <w:rPr>
          <w:rFonts w:ascii="Arial" w:eastAsia="Times New Roman" w:hAnsi="Arial" w:cs="Arial"/>
          <w:color w:val="000000"/>
          <w:kern w:val="0"/>
        </w:rPr>
        <w:t>, 2015, pp. 159–166.</w:t>
      </w:r>
    </w:p>
    <w:p w14:paraId="247C9EC9"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3]</w:t>
      </w:r>
      <w:r w:rsidRPr="00A3142F">
        <w:rPr>
          <w:rFonts w:ascii="Arial" w:eastAsia="Times New Roman" w:hAnsi="Arial" w:cs="Arial"/>
          <w:color w:val="000000"/>
          <w:kern w:val="0"/>
        </w:rPr>
        <w:tab/>
        <w:t xml:space="preserve">D. Liu </w:t>
      </w:r>
      <w:r w:rsidRPr="00A3142F">
        <w:rPr>
          <w:rFonts w:ascii="Arial" w:eastAsia="Times New Roman" w:hAnsi="Arial" w:cs="Arial"/>
          <w:i/>
          <w:iCs/>
          <w:color w:val="000000"/>
          <w:kern w:val="0"/>
        </w:rPr>
        <w:t>et al.</w:t>
      </w:r>
      <w:r w:rsidRPr="00A3142F">
        <w:rPr>
          <w:rFonts w:ascii="Arial" w:eastAsia="Times New Roman" w:hAnsi="Arial" w:cs="Arial"/>
          <w:color w:val="000000"/>
          <w:kern w:val="0"/>
        </w:rPr>
        <w:t xml:space="preserve">, “SmartAdP: Visual Analytics of Large-scale Taxi Trajectories for Selecting Billboard Locations,”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23, no. 1, pp. 1–10, Jan. 2017.</w:t>
      </w:r>
    </w:p>
    <w:p w14:paraId="5BE447DB"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4]</w:t>
      </w:r>
      <w:r w:rsidRPr="00A3142F">
        <w:rPr>
          <w:rFonts w:ascii="Arial" w:eastAsia="Times New Roman" w:hAnsi="Arial" w:cs="Arial"/>
          <w:color w:val="000000"/>
          <w:kern w:val="0"/>
        </w:rPr>
        <w:tab/>
        <w:t xml:space="preserve">A. M. Treisman and G. Gelade, “A feature-integration theory of attention,” </w:t>
      </w:r>
      <w:r w:rsidRPr="00A3142F">
        <w:rPr>
          <w:rFonts w:ascii="Arial" w:eastAsia="Times New Roman" w:hAnsi="Arial" w:cs="Arial"/>
          <w:i/>
          <w:iCs/>
          <w:color w:val="000000"/>
          <w:kern w:val="0"/>
        </w:rPr>
        <w:t>Cognit. Psychol.</w:t>
      </w:r>
      <w:r w:rsidRPr="00A3142F">
        <w:rPr>
          <w:rFonts w:ascii="Arial" w:eastAsia="Times New Roman" w:hAnsi="Arial" w:cs="Arial"/>
          <w:color w:val="000000"/>
          <w:kern w:val="0"/>
        </w:rPr>
        <w:t>, vol. 12, no. 1, pp. 97–136, Jan. 1980.</w:t>
      </w:r>
    </w:p>
    <w:p w14:paraId="5FA5774C"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5]</w:t>
      </w:r>
      <w:r w:rsidRPr="00A3142F">
        <w:rPr>
          <w:rFonts w:ascii="Arial" w:eastAsia="Times New Roman" w:hAnsi="Arial" w:cs="Arial"/>
          <w:color w:val="000000"/>
          <w:kern w:val="0"/>
        </w:rPr>
        <w:tab/>
        <w:t xml:space="preserve">J. M. Wolfe, “Guided Search 2.0 A revised model of visual search,” </w:t>
      </w:r>
      <w:r w:rsidRPr="00A3142F">
        <w:rPr>
          <w:rFonts w:ascii="Arial" w:eastAsia="Times New Roman" w:hAnsi="Arial" w:cs="Arial"/>
          <w:i/>
          <w:iCs/>
          <w:color w:val="000000"/>
          <w:kern w:val="0"/>
        </w:rPr>
        <w:t>Psychon. Bull. Rev.</w:t>
      </w:r>
      <w:r w:rsidRPr="00A3142F">
        <w:rPr>
          <w:rFonts w:ascii="Arial" w:eastAsia="Times New Roman" w:hAnsi="Arial" w:cs="Arial"/>
          <w:color w:val="000000"/>
          <w:kern w:val="0"/>
        </w:rPr>
        <w:t>, vol. 1, no. 2, pp. 202–238, Jun. 1994.</w:t>
      </w:r>
    </w:p>
    <w:p w14:paraId="69DE772C"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6]</w:t>
      </w:r>
      <w:r w:rsidRPr="00A3142F">
        <w:rPr>
          <w:rFonts w:ascii="Arial" w:eastAsia="Times New Roman" w:hAnsi="Arial" w:cs="Arial"/>
          <w:color w:val="000000"/>
          <w:kern w:val="0"/>
        </w:rPr>
        <w:tab/>
        <w:t xml:space="preserve">D. Walther and C. Koch, “Modeling attention to salient proto-objects,” </w:t>
      </w:r>
      <w:r w:rsidRPr="00A3142F">
        <w:rPr>
          <w:rFonts w:ascii="Arial" w:eastAsia="Times New Roman" w:hAnsi="Arial" w:cs="Arial"/>
          <w:i/>
          <w:iCs/>
          <w:color w:val="000000"/>
          <w:kern w:val="0"/>
        </w:rPr>
        <w:t>Neural Netw.</w:t>
      </w:r>
      <w:r w:rsidRPr="00A3142F">
        <w:rPr>
          <w:rFonts w:ascii="Arial" w:eastAsia="Times New Roman" w:hAnsi="Arial" w:cs="Arial"/>
          <w:color w:val="000000"/>
          <w:kern w:val="0"/>
        </w:rPr>
        <w:t>, vol. 19, no. 9, pp. 1395–1407, Nov. 2006.</w:t>
      </w:r>
    </w:p>
    <w:p w14:paraId="168EC7A7"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7]</w:t>
      </w:r>
      <w:r w:rsidRPr="00A3142F">
        <w:rPr>
          <w:rFonts w:ascii="Arial" w:eastAsia="Times New Roman" w:hAnsi="Arial" w:cs="Arial"/>
          <w:color w:val="000000"/>
          <w:kern w:val="0"/>
        </w:rPr>
        <w:tab/>
        <w:t xml:space="preserve">L. Itti and C. Koch, “Computational modelling of visual attention,” </w:t>
      </w:r>
      <w:r w:rsidRPr="00A3142F">
        <w:rPr>
          <w:rFonts w:ascii="Arial" w:eastAsia="Times New Roman" w:hAnsi="Arial" w:cs="Arial"/>
          <w:i/>
          <w:iCs/>
          <w:color w:val="000000"/>
          <w:kern w:val="0"/>
        </w:rPr>
        <w:t>Nat. Rev. Neurosci.</w:t>
      </w:r>
      <w:r w:rsidRPr="00A3142F">
        <w:rPr>
          <w:rFonts w:ascii="Arial" w:eastAsia="Times New Roman" w:hAnsi="Arial" w:cs="Arial"/>
          <w:color w:val="000000"/>
          <w:kern w:val="0"/>
        </w:rPr>
        <w:t>, vol. 2, no. 3, pp. 194–203, Mar. 2001.</w:t>
      </w:r>
    </w:p>
    <w:p w14:paraId="7E8DFE06"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8]</w:t>
      </w:r>
      <w:r w:rsidRPr="00A3142F">
        <w:rPr>
          <w:rFonts w:ascii="Arial" w:eastAsia="Times New Roman" w:hAnsi="Arial" w:cs="Arial"/>
          <w:color w:val="000000"/>
          <w:kern w:val="0"/>
        </w:rPr>
        <w:tab/>
        <w:t xml:space="preserve">L. Itti, C. Koch, and E. Niebur, “A model of saliency-based visual attention for rapid scene analysis,” </w:t>
      </w:r>
      <w:r w:rsidRPr="00A3142F">
        <w:rPr>
          <w:rFonts w:ascii="Arial" w:eastAsia="Times New Roman" w:hAnsi="Arial" w:cs="Arial"/>
          <w:i/>
          <w:iCs/>
          <w:color w:val="000000"/>
          <w:kern w:val="0"/>
        </w:rPr>
        <w:t>IEEE Trans. Pattern Anal. Mach. Intell.</w:t>
      </w:r>
      <w:r w:rsidRPr="00A3142F">
        <w:rPr>
          <w:rFonts w:ascii="Arial" w:eastAsia="Times New Roman" w:hAnsi="Arial" w:cs="Arial"/>
          <w:color w:val="000000"/>
          <w:kern w:val="0"/>
        </w:rPr>
        <w:t>, vol. 20, no. 11, pp. 1254–1259, Nov. 1998.</w:t>
      </w:r>
    </w:p>
    <w:p w14:paraId="28571A67"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9]</w:t>
      </w:r>
      <w:r w:rsidRPr="00A3142F">
        <w:rPr>
          <w:rFonts w:ascii="Arial" w:eastAsia="Times New Roman" w:hAnsi="Arial" w:cs="Arial"/>
          <w:color w:val="000000"/>
          <w:kern w:val="0"/>
        </w:rPr>
        <w:tab/>
        <w:t xml:space="preserve">B. Lee, N. H. Riche, P. Isenberg, and S. Carpendale, “More Than Telling a Story: Transforming Data into Visually Shared Stories,” </w:t>
      </w:r>
      <w:r w:rsidRPr="00A3142F">
        <w:rPr>
          <w:rFonts w:ascii="Arial" w:eastAsia="Times New Roman" w:hAnsi="Arial" w:cs="Arial"/>
          <w:i/>
          <w:iCs/>
          <w:color w:val="000000"/>
          <w:kern w:val="0"/>
        </w:rPr>
        <w:t>IEEE Comput. Graph. Appl.</w:t>
      </w:r>
      <w:r w:rsidRPr="00A3142F">
        <w:rPr>
          <w:rFonts w:ascii="Arial" w:eastAsia="Times New Roman" w:hAnsi="Arial" w:cs="Arial"/>
          <w:color w:val="000000"/>
          <w:kern w:val="0"/>
        </w:rPr>
        <w:t>, vol. 35, no. 5, pp. 84–90, Sep. 2015.</w:t>
      </w:r>
    </w:p>
    <w:p w14:paraId="309C9C63"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0]</w:t>
      </w:r>
      <w:r w:rsidRPr="00A3142F">
        <w:rPr>
          <w:rFonts w:ascii="Arial" w:eastAsia="Times New Roman" w:hAnsi="Arial" w:cs="Arial"/>
          <w:color w:val="000000"/>
          <w:kern w:val="0"/>
        </w:rPr>
        <w:tab/>
        <w:t xml:space="preserve">E. Segel and J. Heer, “Narrative Visualization: Telling Stories with Data,”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16, no. 6, pp. 1139–1148, Nov. 2010.</w:t>
      </w:r>
    </w:p>
    <w:p w14:paraId="032859EF"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1]</w:t>
      </w:r>
      <w:r w:rsidRPr="00A3142F">
        <w:rPr>
          <w:rFonts w:ascii="Arial" w:eastAsia="Times New Roman" w:hAnsi="Arial" w:cs="Arial"/>
          <w:color w:val="000000"/>
          <w:kern w:val="0"/>
        </w:rPr>
        <w:tab/>
        <w:t xml:space="preserve">F. Amini, N. Henry Riche, B. Lee, C. Hurter, and P. Irani, “Understanding Data Videos: Looking at Narrative Visualization Through the Cinematography Lens,” in </w:t>
      </w:r>
      <w:r w:rsidRPr="00A3142F">
        <w:rPr>
          <w:rFonts w:ascii="Arial" w:eastAsia="Times New Roman" w:hAnsi="Arial" w:cs="Arial"/>
          <w:i/>
          <w:iCs/>
          <w:color w:val="000000"/>
          <w:kern w:val="0"/>
        </w:rPr>
        <w:t>Proceedings of the 33rd Annual ACM Conference on Human Factors in Computing Systems</w:t>
      </w:r>
      <w:r w:rsidRPr="00A3142F">
        <w:rPr>
          <w:rFonts w:ascii="Arial" w:eastAsia="Times New Roman" w:hAnsi="Arial" w:cs="Arial"/>
          <w:color w:val="000000"/>
          <w:kern w:val="0"/>
        </w:rPr>
        <w:t>, New York, NY, USA, 2015, pp. 1459–1468.</w:t>
      </w:r>
    </w:p>
    <w:p w14:paraId="3E0EE2BE"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2]</w:t>
      </w:r>
      <w:r w:rsidRPr="00A3142F">
        <w:rPr>
          <w:rFonts w:ascii="Arial" w:eastAsia="Times New Roman" w:hAnsi="Arial" w:cs="Arial"/>
          <w:color w:val="000000"/>
          <w:kern w:val="0"/>
        </w:rPr>
        <w:tab/>
        <w:t xml:space="preserve">N. Cohn, “Visual Narrative Structure,” </w:t>
      </w:r>
      <w:r w:rsidRPr="00A3142F">
        <w:rPr>
          <w:rFonts w:ascii="Arial" w:eastAsia="Times New Roman" w:hAnsi="Arial" w:cs="Arial"/>
          <w:i/>
          <w:iCs/>
          <w:color w:val="000000"/>
          <w:kern w:val="0"/>
        </w:rPr>
        <w:t>Cogn. Sci.</w:t>
      </w:r>
      <w:r w:rsidRPr="00A3142F">
        <w:rPr>
          <w:rFonts w:ascii="Arial" w:eastAsia="Times New Roman" w:hAnsi="Arial" w:cs="Arial"/>
          <w:color w:val="000000"/>
          <w:kern w:val="0"/>
        </w:rPr>
        <w:t>, vol. 37, no. 3, pp. 413–452, Apr. 2013.</w:t>
      </w:r>
    </w:p>
    <w:p w14:paraId="5C1D605A"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3]</w:t>
      </w:r>
      <w:r w:rsidRPr="00A3142F">
        <w:rPr>
          <w:rFonts w:ascii="Arial" w:eastAsia="Times New Roman" w:hAnsi="Arial" w:cs="Arial"/>
          <w:color w:val="000000"/>
          <w:kern w:val="0"/>
        </w:rPr>
        <w:tab/>
        <w:t>J. N. Schmidt, “the living handbook of narratology,” 23-Jan-2017. .</w:t>
      </w:r>
    </w:p>
    <w:p w14:paraId="6E06388E"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4]</w:t>
      </w:r>
      <w:r w:rsidRPr="00A3142F">
        <w:rPr>
          <w:rFonts w:ascii="Arial" w:eastAsia="Times New Roman" w:hAnsi="Arial" w:cs="Arial"/>
          <w:color w:val="000000"/>
          <w:kern w:val="0"/>
        </w:rPr>
        <w:tab/>
        <w:t xml:space="preserve">J. Hullman, S. Drucker, N. H. Riche, B. Lee, D. Fisher, and E. Adar, “A Deeper Understanding of Sequence in Narrative Visualization,”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19, no. 12, pp. 2406–2415, Dec. 2013.</w:t>
      </w:r>
    </w:p>
    <w:p w14:paraId="7FB493F2"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5]</w:t>
      </w:r>
      <w:r w:rsidRPr="00A3142F">
        <w:rPr>
          <w:rFonts w:ascii="Arial" w:eastAsia="Times New Roman" w:hAnsi="Arial" w:cs="Arial"/>
          <w:color w:val="000000"/>
          <w:kern w:val="0"/>
        </w:rPr>
        <w:tab/>
        <w:t xml:space="preserve">A. Satyanarayan and J. Heer, “Authoring Narrative Visualizations with Ellipsis,” </w:t>
      </w:r>
      <w:r w:rsidRPr="00A3142F">
        <w:rPr>
          <w:rFonts w:ascii="Arial" w:eastAsia="Times New Roman" w:hAnsi="Arial" w:cs="Arial"/>
          <w:i/>
          <w:iCs/>
          <w:color w:val="000000"/>
          <w:kern w:val="0"/>
        </w:rPr>
        <w:t>Comput. Graph. Forum</w:t>
      </w:r>
      <w:r w:rsidRPr="00A3142F">
        <w:rPr>
          <w:rFonts w:ascii="Arial" w:eastAsia="Times New Roman" w:hAnsi="Arial" w:cs="Arial"/>
          <w:color w:val="000000"/>
          <w:kern w:val="0"/>
        </w:rPr>
        <w:t>, vol. 33, no. 3, pp. 361–370, Jun. 2014.</w:t>
      </w:r>
    </w:p>
    <w:p w14:paraId="4D9CAE90"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6]</w:t>
      </w:r>
      <w:r w:rsidRPr="00A3142F">
        <w:rPr>
          <w:rFonts w:ascii="Arial" w:eastAsia="Times New Roman" w:hAnsi="Arial" w:cs="Arial"/>
          <w:color w:val="000000"/>
          <w:kern w:val="0"/>
        </w:rPr>
        <w:tab/>
        <w:t xml:space="preserve">P. a and K. Mueller, “Learning Visualizations by Analogy: Promoting Visual Literacy through Visualization Morphing,”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21, no. 9, pp. 1028–1044, Sep. 2015.</w:t>
      </w:r>
    </w:p>
    <w:p w14:paraId="0EE1A9B3"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7]</w:t>
      </w:r>
      <w:r w:rsidRPr="00A3142F">
        <w:rPr>
          <w:rFonts w:ascii="Arial" w:eastAsia="Times New Roman" w:hAnsi="Arial" w:cs="Arial"/>
          <w:color w:val="000000"/>
          <w:kern w:val="0"/>
        </w:rPr>
        <w:tab/>
        <w:t xml:space="preserve">D. E. Huber and C. G. Healey, “Visualizing data with motion,” in </w:t>
      </w:r>
      <w:r w:rsidRPr="00A3142F">
        <w:rPr>
          <w:rFonts w:ascii="Arial" w:eastAsia="Times New Roman" w:hAnsi="Arial" w:cs="Arial"/>
          <w:i/>
          <w:iCs/>
          <w:color w:val="000000"/>
          <w:kern w:val="0"/>
        </w:rPr>
        <w:t>VIS 05. IEEE Visualization, 2005.</w:t>
      </w:r>
      <w:r w:rsidRPr="00A3142F">
        <w:rPr>
          <w:rFonts w:ascii="Arial" w:eastAsia="Times New Roman" w:hAnsi="Arial" w:cs="Arial"/>
          <w:color w:val="000000"/>
          <w:kern w:val="0"/>
        </w:rPr>
        <w:t>, 2005, pp. 527–534.</w:t>
      </w:r>
    </w:p>
    <w:p w14:paraId="0237F446"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8]</w:t>
      </w:r>
      <w:r w:rsidRPr="00A3142F">
        <w:rPr>
          <w:rFonts w:ascii="Arial" w:eastAsia="Times New Roman" w:hAnsi="Arial" w:cs="Arial"/>
          <w:color w:val="000000"/>
          <w:kern w:val="0"/>
        </w:rPr>
        <w:tab/>
        <w:t xml:space="preserve">M. Waldner, M. L. Muzic, M. Bernhard, W. Purgathofer, and I. Viola, “Attractive Flicker #x2014; Guiding Attention in Dynamic Narrative Visualizations,”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20, no. 12, pp. 2456–2465, Dec. 2014.</w:t>
      </w:r>
    </w:p>
    <w:p w14:paraId="37A2D668"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19]</w:t>
      </w:r>
      <w:r w:rsidRPr="00A3142F">
        <w:rPr>
          <w:rFonts w:ascii="Arial" w:eastAsia="Times New Roman" w:hAnsi="Arial" w:cs="Arial"/>
          <w:color w:val="000000"/>
          <w:kern w:val="0"/>
        </w:rPr>
        <w:tab/>
        <w:t xml:space="preserve">G. Robertson, R. Fernandez, D. Fisher, B. Lee, and J. Stasko, “Effectiveness of Animation in Trend Visualization,”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14, no. 6, pp. 1325–1332, Nov. 2008.</w:t>
      </w:r>
    </w:p>
    <w:p w14:paraId="7D08175E"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20]</w:t>
      </w:r>
      <w:r w:rsidRPr="00A3142F">
        <w:rPr>
          <w:rFonts w:ascii="Arial" w:eastAsia="Times New Roman" w:hAnsi="Arial" w:cs="Arial"/>
          <w:color w:val="000000"/>
          <w:kern w:val="0"/>
        </w:rPr>
        <w:tab/>
        <w:t xml:space="preserve">F. Amini, N. H. Riche, B. Lee, A. Monroy-Hernandez, and P. Irani, “Authoring Data-Driven Videos with DataClips,”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23, no. 1, pp. 501–510, Jan. 2017.</w:t>
      </w:r>
    </w:p>
    <w:p w14:paraId="3A755BD9"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21]</w:t>
      </w:r>
      <w:r w:rsidRPr="00A3142F">
        <w:rPr>
          <w:rFonts w:ascii="Arial" w:eastAsia="Times New Roman" w:hAnsi="Arial" w:cs="Arial"/>
          <w:color w:val="000000"/>
          <w:kern w:val="0"/>
        </w:rPr>
        <w:tab/>
        <w:t xml:space="preserve">B. Lee, R. H. Kazi, and G. Smith, “SketchStory: Telling More Engaging Stories with Data through Freeform Sketching,” </w:t>
      </w:r>
      <w:r w:rsidRPr="00A3142F">
        <w:rPr>
          <w:rFonts w:ascii="Arial" w:eastAsia="Times New Roman" w:hAnsi="Arial" w:cs="Arial"/>
          <w:i/>
          <w:iCs/>
          <w:color w:val="000000"/>
          <w:kern w:val="0"/>
        </w:rPr>
        <w:t>IEEE Trans. Vis. Comput. Graph.</w:t>
      </w:r>
      <w:r w:rsidRPr="00A3142F">
        <w:rPr>
          <w:rFonts w:ascii="Arial" w:eastAsia="Times New Roman" w:hAnsi="Arial" w:cs="Arial"/>
          <w:color w:val="000000"/>
          <w:kern w:val="0"/>
        </w:rPr>
        <w:t>, vol. 19, no. 12, pp. 2416–2425, Dec. 2013.</w:t>
      </w:r>
    </w:p>
    <w:p w14:paraId="4351607C" w14:textId="77777777" w:rsidR="00A3142F" w:rsidRPr="00A3142F" w:rsidRDefault="00A3142F">
      <w:pPr>
        <w:autoSpaceDE w:val="0"/>
        <w:autoSpaceDN w:val="0"/>
        <w:adjustRightInd w:val="0"/>
        <w:jc w:val="left"/>
        <w:rPr>
          <w:rFonts w:ascii="Arial" w:eastAsia="Times New Roman" w:hAnsi="Arial" w:cs="Arial"/>
          <w:color w:val="000000"/>
          <w:kern w:val="0"/>
        </w:rPr>
      </w:pPr>
      <w:r w:rsidRPr="00A3142F">
        <w:rPr>
          <w:rFonts w:ascii="Arial" w:eastAsia="Times New Roman" w:hAnsi="Arial" w:cs="Arial"/>
          <w:color w:val="000000"/>
          <w:kern w:val="0"/>
        </w:rPr>
        <w:t>[22]</w:t>
      </w:r>
      <w:r w:rsidRPr="00A3142F">
        <w:rPr>
          <w:rFonts w:ascii="Arial" w:eastAsia="Times New Roman" w:hAnsi="Arial" w:cs="Arial"/>
          <w:color w:val="000000"/>
          <w:kern w:val="0"/>
        </w:rPr>
        <w:tab/>
        <w:t xml:space="preserve">R. Eccles, T. Kapler, R. Harper, and W. Wright, “Stories in GeoTime,” in </w:t>
      </w:r>
      <w:r w:rsidRPr="00A3142F">
        <w:rPr>
          <w:rFonts w:ascii="Arial" w:eastAsia="Times New Roman" w:hAnsi="Arial" w:cs="Arial"/>
          <w:i/>
          <w:iCs/>
          <w:color w:val="000000"/>
          <w:kern w:val="0"/>
        </w:rPr>
        <w:t>2007 IEEE Symposium on Visual Analytics Science and Technology</w:t>
      </w:r>
      <w:r w:rsidRPr="00A3142F">
        <w:rPr>
          <w:rFonts w:ascii="Arial" w:eastAsia="Times New Roman" w:hAnsi="Arial" w:cs="Arial"/>
          <w:color w:val="000000"/>
          <w:kern w:val="0"/>
        </w:rPr>
        <w:t>, 2007, pp. 19–26.</w:t>
      </w:r>
    </w:p>
    <w:p w14:paraId="4596973C" w14:textId="2F334CB5" w:rsidR="00FC7DA2" w:rsidRDefault="0013276B" w:rsidP="00505A35">
      <w:pPr>
        <w:widowControl/>
        <w:jc w:val="left"/>
        <w:rPr>
          <w:rFonts w:ascii="Arial" w:eastAsia="Times New Roman" w:hAnsi="Arial" w:cs="Arial"/>
          <w:color w:val="2E2E2E"/>
          <w:kern w:val="0"/>
          <w:shd w:val="clear" w:color="auto" w:fill="FFFFFF"/>
        </w:rPr>
      </w:pPr>
      <w:r>
        <w:rPr>
          <w:rFonts w:ascii="Arial" w:eastAsia="Times New Roman" w:hAnsi="Arial" w:cs="Arial"/>
          <w:color w:val="2E2E2E"/>
          <w:kern w:val="0"/>
          <w:shd w:val="clear" w:color="auto" w:fill="FFFFFF"/>
        </w:rPr>
        <w:fldChar w:fldCharType="end"/>
      </w:r>
    </w:p>
    <w:p w14:paraId="12D3C841" w14:textId="2A52990F" w:rsidR="00FC7DA2" w:rsidRPr="00505A35" w:rsidRDefault="00FC7DA2" w:rsidP="00505A35">
      <w:pPr>
        <w:widowControl/>
        <w:jc w:val="left"/>
        <w:rPr>
          <w:rFonts w:ascii="Times New Roman" w:eastAsia="Times New Roman" w:hAnsi="Times New Roman" w:cs="Times New Roman"/>
          <w:kern w:val="0"/>
        </w:rPr>
      </w:pPr>
    </w:p>
    <w:p w14:paraId="333ADCFD" w14:textId="0EE2C98B" w:rsidR="00505A35" w:rsidRDefault="00505A35"/>
    <w:sectPr w:rsidR="00505A35" w:rsidSect="00742E14">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10E234" w14:textId="77777777" w:rsidR="006B1BB8" w:rsidRDefault="006B1BB8" w:rsidP="00505A35">
      <w:r>
        <w:separator/>
      </w:r>
    </w:p>
  </w:endnote>
  <w:endnote w:type="continuationSeparator" w:id="0">
    <w:p w14:paraId="76307F3A" w14:textId="77777777" w:rsidR="006B1BB8" w:rsidRDefault="006B1BB8" w:rsidP="00505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1104D" w14:textId="77777777" w:rsidR="006B1BB8" w:rsidRDefault="006B1BB8" w:rsidP="00505A35">
      <w:r>
        <w:separator/>
      </w:r>
    </w:p>
  </w:footnote>
  <w:footnote w:type="continuationSeparator" w:id="0">
    <w:p w14:paraId="4FE0BF35" w14:textId="77777777" w:rsidR="006B1BB8" w:rsidRDefault="006B1BB8" w:rsidP="00505A3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3A2C7B"/>
    <w:multiLevelType w:val="hybridMultilevel"/>
    <w:tmpl w:val="E73CA092"/>
    <w:lvl w:ilvl="0" w:tplc="1250C2FA">
      <w:start w:val="1"/>
      <w:numFmt w:val="lowerLetter"/>
      <w:lvlText w:val="%1)"/>
      <w:lvlJc w:val="left"/>
      <w:pPr>
        <w:ind w:left="840" w:hanging="480"/>
      </w:pPr>
      <w:rPr>
        <w:rFonts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1">
    <w:nsid w:val="39E9554B"/>
    <w:multiLevelType w:val="hybridMultilevel"/>
    <w:tmpl w:val="11A0747A"/>
    <w:lvl w:ilvl="0" w:tplc="FBFA6AA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488F47CF"/>
    <w:multiLevelType w:val="hybridMultilevel"/>
    <w:tmpl w:val="18C6AFEA"/>
    <w:lvl w:ilvl="0" w:tplc="1250C2FA">
      <w:start w:val="1"/>
      <w:numFmt w:val="lowerLetter"/>
      <w:lvlText w:val="%1)"/>
      <w:lvlJc w:val="left"/>
      <w:pPr>
        <w:ind w:left="840" w:hanging="480"/>
      </w:pPr>
      <w:rPr>
        <w:rFonts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3">
    <w:nsid w:val="4999433C"/>
    <w:multiLevelType w:val="hybridMultilevel"/>
    <w:tmpl w:val="18E8CCB4"/>
    <w:lvl w:ilvl="0" w:tplc="1250C2FA">
      <w:start w:val="1"/>
      <w:numFmt w:val="lowerLetter"/>
      <w:lvlText w:val="%1)"/>
      <w:lvlJc w:val="left"/>
      <w:pPr>
        <w:ind w:left="840" w:hanging="480"/>
      </w:pPr>
      <w:rPr>
        <w:rFonts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4">
    <w:nsid w:val="78FB7E25"/>
    <w:multiLevelType w:val="hybridMultilevel"/>
    <w:tmpl w:val="365A7850"/>
    <w:lvl w:ilvl="0" w:tplc="1250C2FA">
      <w:start w:val="1"/>
      <w:numFmt w:val="lowerLetter"/>
      <w:lvlText w:val="%1)"/>
      <w:lvlJc w:val="left"/>
      <w:pPr>
        <w:ind w:left="840" w:hanging="480"/>
      </w:pPr>
      <w:rPr>
        <w:rFonts w:hint="default"/>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425"/>
    <w:rsid w:val="000278D1"/>
    <w:rsid w:val="0002798E"/>
    <w:rsid w:val="000475A2"/>
    <w:rsid w:val="00081C97"/>
    <w:rsid w:val="00083DF2"/>
    <w:rsid w:val="000942B0"/>
    <w:rsid w:val="000D0664"/>
    <w:rsid w:val="000D4307"/>
    <w:rsid w:val="000E4B39"/>
    <w:rsid w:val="000E4BBE"/>
    <w:rsid w:val="000F0801"/>
    <w:rsid w:val="001027E3"/>
    <w:rsid w:val="00102F41"/>
    <w:rsid w:val="00115A82"/>
    <w:rsid w:val="00126AF3"/>
    <w:rsid w:val="00130B29"/>
    <w:rsid w:val="0013276B"/>
    <w:rsid w:val="0014242C"/>
    <w:rsid w:val="00144B3A"/>
    <w:rsid w:val="00146E74"/>
    <w:rsid w:val="00192675"/>
    <w:rsid w:val="001A714B"/>
    <w:rsid w:val="001C12B5"/>
    <w:rsid w:val="001D16C5"/>
    <w:rsid w:val="001D2DC9"/>
    <w:rsid w:val="001E093D"/>
    <w:rsid w:val="001E2A87"/>
    <w:rsid w:val="00202A8E"/>
    <w:rsid w:val="00213FA7"/>
    <w:rsid w:val="0021772B"/>
    <w:rsid w:val="00220BF3"/>
    <w:rsid w:val="00227ECB"/>
    <w:rsid w:val="00233678"/>
    <w:rsid w:val="002460D2"/>
    <w:rsid w:val="00275C07"/>
    <w:rsid w:val="00276691"/>
    <w:rsid w:val="00295BA9"/>
    <w:rsid w:val="002B6B55"/>
    <w:rsid w:val="002E2E7D"/>
    <w:rsid w:val="002F4518"/>
    <w:rsid w:val="00301544"/>
    <w:rsid w:val="00307830"/>
    <w:rsid w:val="00313893"/>
    <w:rsid w:val="00317CCD"/>
    <w:rsid w:val="00321763"/>
    <w:rsid w:val="00322AC4"/>
    <w:rsid w:val="0033721B"/>
    <w:rsid w:val="00345A54"/>
    <w:rsid w:val="00347AB4"/>
    <w:rsid w:val="003547B7"/>
    <w:rsid w:val="00365ACD"/>
    <w:rsid w:val="003A0004"/>
    <w:rsid w:val="003A0E63"/>
    <w:rsid w:val="003A2B05"/>
    <w:rsid w:val="003B00F3"/>
    <w:rsid w:val="003B45DA"/>
    <w:rsid w:val="003B4C93"/>
    <w:rsid w:val="003B6791"/>
    <w:rsid w:val="003B771A"/>
    <w:rsid w:val="003C130E"/>
    <w:rsid w:val="003D2955"/>
    <w:rsid w:val="003D6B15"/>
    <w:rsid w:val="003F228E"/>
    <w:rsid w:val="00417EF7"/>
    <w:rsid w:val="00421B0E"/>
    <w:rsid w:val="00422FBC"/>
    <w:rsid w:val="004278BB"/>
    <w:rsid w:val="0043467A"/>
    <w:rsid w:val="00445634"/>
    <w:rsid w:val="00450053"/>
    <w:rsid w:val="0047082A"/>
    <w:rsid w:val="00481DC5"/>
    <w:rsid w:val="00496631"/>
    <w:rsid w:val="004A4D9F"/>
    <w:rsid w:val="004A4E63"/>
    <w:rsid w:val="004B789A"/>
    <w:rsid w:val="004C0692"/>
    <w:rsid w:val="004C0D36"/>
    <w:rsid w:val="004E37F9"/>
    <w:rsid w:val="004F273E"/>
    <w:rsid w:val="00505A35"/>
    <w:rsid w:val="00505AAF"/>
    <w:rsid w:val="00520972"/>
    <w:rsid w:val="005315E1"/>
    <w:rsid w:val="005408D1"/>
    <w:rsid w:val="00545086"/>
    <w:rsid w:val="0055388A"/>
    <w:rsid w:val="0056166C"/>
    <w:rsid w:val="005A2E7E"/>
    <w:rsid w:val="005C329B"/>
    <w:rsid w:val="005D5372"/>
    <w:rsid w:val="005F23DA"/>
    <w:rsid w:val="005F5B4D"/>
    <w:rsid w:val="005F5ED2"/>
    <w:rsid w:val="005F64B3"/>
    <w:rsid w:val="005F7906"/>
    <w:rsid w:val="006022ED"/>
    <w:rsid w:val="0060412A"/>
    <w:rsid w:val="0062734E"/>
    <w:rsid w:val="006344D2"/>
    <w:rsid w:val="00651D6C"/>
    <w:rsid w:val="00666DA2"/>
    <w:rsid w:val="00672A11"/>
    <w:rsid w:val="00687AE5"/>
    <w:rsid w:val="0069061C"/>
    <w:rsid w:val="006A1FED"/>
    <w:rsid w:val="006B1BB8"/>
    <w:rsid w:val="006B779C"/>
    <w:rsid w:val="006D1E41"/>
    <w:rsid w:val="006F1F43"/>
    <w:rsid w:val="0070000D"/>
    <w:rsid w:val="0070670B"/>
    <w:rsid w:val="0073472C"/>
    <w:rsid w:val="00742E14"/>
    <w:rsid w:val="00752A45"/>
    <w:rsid w:val="007541AC"/>
    <w:rsid w:val="00781227"/>
    <w:rsid w:val="00785697"/>
    <w:rsid w:val="007A2ECC"/>
    <w:rsid w:val="007B4AEC"/>
    <w:rsid w:val="007B585D"/>
    <w:rsid w:val="007E51A8"/>
    <w:rsid w:val="007E5AAA"/>
    <w:rsid w:val="007F3153"/>
    <w:rsid w:val="007F6681"/>
    <w:rsid w:val="00800718"/>
    <w:rsid w:val="00813D5A"/>
    <w:rsid w:val="00820864"/>
    <w:rsid w:val="00821B60"/>
    <w:rsid w:val="00824ABF"/>
    <w:rsid w:val="00824BB5"/>
    <w:rsid w:val="0082718E"/>
    <w:rsid w:val="00834C4B"/>
    <w:rsid w:val="008359CC"/>
    <w:rsid w:val="00845365"/>
    <w:rsid w:val="00866813"/>
    <w:rsid w:val="0086702C"/>
    <w:rsid w:val="0087286D"/>
    <w:rsid w:val="00873446"/>
    <w:rsid w:val="00874686"/>
    <w:rsid w:val="00875344"/>
    <w:rsid w:val="0087710F"/>
    <w:rsid w:val="00883A8B"/>
    <w:rsid w:val="0088553E"/>
    <w:rsid w:val="008A20B0"/>
    <w:rsid w:val="008A6439"/>
    <w:rsid w:val="008A7C11"/>
    <w:rsid w:val="008A7DDF"/>
    <w:rsid w:val="008C66E5"/>
    <w:rsid w:val="008D360C"/>
    <w:rsid w:val="008E197C"/>
    <w:rsid w:val="008E5E53"/>
    <w:rsid w:val="008F2525"/>
    <w:rsid w:val="008F2739"/>
    <w:rsid w:val="00903583"/>
    <w:rsid w:val="0090369E"/>
    <w:rsid w:val="00911E2E"/>
    <w:rsid w:val="009260BC"/>
    <w:rsid w:val="00932B5A"/>
    <w:rsid w:val="00961631"/>
    <w:rsid w:val="0097124B"/>
    <w:rsid w:val="00971E1C"/>
    <w:rsid w:val="009735BF"/>
    <w:rsid w:val="0098180A"/>
    <w:rsid w:val="00990D8E"/>
    <w:rsid w:val="00991E5E"/>
    <w:rsid w:val="009B1794"/>
    <w:rsid w:val="009B2EDB"/>
    <w:rsid w:val="009B3E4F"/>
    <w:rsid w:val="009B61E7"/>
    <w:rsid w:val="009C3E50"/>
    <w:rsid w:val="009D350C"/>
    <w:rsid w:val="009D688D"/>
    <w:rsid w:val="009F652F"/>
    <w:rsid w:val="00A01C01"/>
    <w:rsid w:val="00A06D14"/>
    <w:rsid w:val="00A14735"/>
    <w:rsid w:val="00A15DD9"/>
    <w:rsid w:val="00A221C5"/>
    <w:rsid w:val="00A2347B"/>
    <w:rsid w:val="00A3142F"/>
    <w:rsid w:val="00A324A3"/>
    <w:rsid w:val="00A443D4"/>
    <w:rsid w:val="00A53CC1"/>
    <w:rsid w:val="00A67847"/>
    <w:rsid w:val="00A71CC3"/>
    <w:rsid w:val="00A7274D"/>
    <w:rsid w:val="00A94981"/>
    <w:rsid w:val="00AA30C9"/>
    <w:rsid w:val="00AB5CFD"/>
    <w:rsid w:val="00AC6432"/>
    <w:rsid w:val="00AC7004"/>
    <w:rsid w:val="00AC7F93"/>
    <w:rsid w:val="00AD2146"/>
    <w:rsid w:val="00AE2A35"/>
    <w:rsid w:val="00AE5BBE"/>
    <w:rsid w:val="00AF1F35"/>
    <w:rsid w:val="00AF3E9F"/>
    <w:rsid w:val="00B00666"/>
    <w:rsid w:val="00B02B78"/>
    <w:rsid w:val="00B03F95"/>
    <w:rsid w:val="00B212B3"/>
    <w:rsid w:val="00B22D5B"/>
    <w:rsid w:val="00B25994"/>
    <w:rsid w:val="00B34139"/>
    <w:rsid w:val="00B50F5F"/>
    <w:rsid w:val="00B70854"/>
    <w:rsid w:val="00B723F9"/>
    <w:rsid w:val="00B76154"/>
    <w:rsid w:val="00B80E96"/>
    <w:rsid w:val="00B9188D"/>
    <w:rsid w:val="00B978B1"/>
    <w:rsid w:val="00BD2939"/>
    <w:rsid w:val="00BD3EC9"/>
    <w:rsid w:val="00BE741B"/>
    <w:rsid w:val="00C06BC5"/>
    <w:rsid w:val="00C077DB"/>
    <w:rsid w:val="00C11E59"/>
    <w:rsid w:val="00C17B51"/>
    <w:rsid w:val="00C21BB2"/>
    <w:rsid w:val="00C22B00"/>
    <w:rsid w:val="00C2519B"/>
    <w:rsid w:val="00C34DF7"/>
    <w:rsid w:val="00C3614C"/>
    <w:rsid w:val="00C459DA"/>
    <w:rsid w:val="00C50036"/>
    <w:rsid w:val="00C5016A"/>
    <w:rsid w:val="00C51C8D"/>
    <w:rsid w:val="00C9157E"/>
    <w:rsid w:val="00C91ABF"/>
    <w:rsid w:val="00CC4E9B"/>
    <w:rsid w:val="00CC6F13"/>
    <w:rsid w:val="00CE40EF"/>
    <w:rsid w:val="00CF20B7"/>
    <w:rsid w:val="00CF5DBD"/>
    <w:rsid w:val="00D00297"/>
    <w:rsid w:val="00D101E8"/>
    <w:rsid w:val="00D129CB"/>
    <w:rsid w:val="00D13334"/>
    <w:rsid w:val="00D1511E"/>
    <w:rsid w:val="00D15583"/>
    <w:rsid w:val="00D2697F"/>
    <w:rsid w:val="00D336F1"/>
    <w:rsid w:val="00D44AB1"/>
    <w:rsid w:val="00D57F1F"/>
    <w:rsid w:val="00D6003F"/>
    <w:rsid w:val="00D90790"/>
    <w:rsid w:val="00D942C7"/>
    <w:rsid w:val="00D97E11"/>
    <w:rsid w:val="00DA65C0"/>
    <w:rsid w:val="00DB1A70"/>
    <w:rsid w:val="00DB2E40"/>
    <w:rsid w:val="00DC5695"/>
    <w:rsid w:val="00DD23FD"/>
    <w:rsid w:val="00DE163A"/>
    <w:rsid w:val="00DE78B7"/>
    <w:rsid w:val="00DF4283"/>
    <w:rsid w:val="00E00888"/>
    <w:rsid w:val="00E012F8"/>
    <w:rsid w:val="00E031AB"/>
    <w:rsid w:val="00E05E47"/>
    <w:rsid w:val="00E21BC2"/>
    <w:rsid w:val="00E2550A"/>
    <w:rsid w:val="00E335F4"/>
    <w:rsid w:val="00E51946"/>
    <w:rsid w:val="00E60B72"/>
    <w:rsid w:val="00E72A82"/>
    <w:rsid w:val="00E80C3E"/>
    <w:rsid w:val="00E85E8B"/>
    <w:rsid w:val="00E910BE"/>
    <w:rsid w:val="00E97212"/>
    <w:rsid w:val="00EA41F6"/>
    <w:rsid w:val="00EA4B44"/>
    <w:rsid w:val="00EB1AFA"/>
    <w:rsid w:val="00EB6C78"/>
    <w:rsid w:val="00EC19DE"/>
    <w:rsid w:val="00EE0425"/>
    <w:rsid w:val="00EE470A"/>
    <w:rsid w:val="00EF4992"/>
    <w:rsid w:val="00EF53DB"/>
    <w:rsid w:val="00EF7712"/>
    <w:rsid w:val="00F10EAB"/>
    <w:rsid w:val="00F1399A"/>
    <w:rsid w:val="00F364EF"/>
    <w:rsid w:val="00F36B2F"/>
    <w:rsid w:val="00F4186A"/>
    <w:rsid w:val="00F41AF2"/>
    <w:rsid w:val="00F50639"/>
    <w:rsid w:val="00F60E89"/>
    <w:rsid w:val="00F85826"/>
    <w:rsid w:val="00F86F24"/>
    <w:rsid w:val="00F97165"/>
    <w:rsid w:val="00FA764B"/>
    <w:rsid w:val="00FB397F"/>
    <w:rsid w:val="00FB3C63"/>
    <w:rsid w:val="00FC2FFA"/>
    <w:rsid w:val="00FC7DA2"/>
    <w:rsid w:val="00FD6E00"/>
    <w:rsid w:val="00FD6E59"/>
    <w:rsid w:val="00FE5CB8"/>
    <w:rsid w:val="00FE7397"/>
    <w:rsid w:val="00FF6203"/>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A8678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083DF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unhideWhenUsed/>
    <w:rsid w:val="00505A35"/>
    <w:pPr>
      <w:snapToGrid w:val="0"/>
      <w:jc w:val="left"/>
    </w:pPr>
  </w:style>
  <w:style w:type="character" w:customStyle="1" w:styleId="a4">
    <w:name w:val="尾注文本字符"/>
    <w:basedOn w:val="a0"/>
    <w:link w:val="a3"/>
    <w:uiPriority w:val="99"/>
    <w:rsid w:val="00505A35"/>
  </w:style>
  <w:style w:type="character" w:styleId="a5">
    <w:name w:val="endnote reference"/>
    <w:basedOn w:val="a0"/>
    <w:uiPriority w:val="99"/>
    <w:unhideWhenUsed/>
    <w:rsid w:val="00505A35"/>
    <w:rPr>
      <w:vertAlign w:val="superscript"/>
    </w:rPr>
  </w:style>
  <w:style w:type="paragraph" w:styleId="a6">
    <w:name w:val="footnote text"/>
    <w:basedOn w:val="a"/>
    <w:link w:val="a7"/>
    <w:uiPriority w:val="99"/>
    <w:semiHidden/>
    <w:unhideWhenUsed/>
    <w:rsid w:val="00505A35"/>
    <w:pPr>
      <w:snapToGrid w:val="0"/>
      <w:jc w:val="left"/>
    </w:pPr>
    <w:rPr>
      <w:sz w:val="18"/>
      <w:szCs w:val="18"/>
    </w:rPr>
  </w:style>
  <w:style w:type="character" w:customStyle="1" w:styleId="a7">
    <w:name w:val="脚注文本字符"/>
    <w:basedOn w:val="a0"/>
    <w:link w:val="a6"/>
    <w:uiPriority w:val="99"/>
    <w:semiHidden/>
    <w:rsid w:val="00505A35"/>
    <w:rPr>
      <w:sz w:val="18"/>
      <w:szCs w:val="18"/>
    </w:rPr>
  </w:style>
  <w:style w:type="character" w:styleId="a8">
    <w:name w:val="footnote reference"/>
    <w:basedOn w:val="a0"/>
    <w:uiPriority w:val="99"/>
    <w:semiHidden/>
    <w:unhideWhenUsed/>
    <w:rsid w:val="00505A35"/>
    <w:rPr>
      <w:vertAlign w:val="superscript"/>
    </w:rPr>
  </w:style>
  <w:style w:type="paragraph" w:customStyle="1" w:styleId="1">
    <w:name w:val="书目1"/>
    <w:basedOn w:val="a"/>
    <w:rsid w:val="00505A35"/>
    <w:pPr>
      <w:tabs>
        <w:tab w:val="left" w:pos="380"/>
      </w:tabs>
      <w:ind w:left="384" w:hanging="384"/>
    </w:pPr>
  </w:style>
  <w:style w:type="paragraph" w:styleId="a9">
    <w:name w:val="Normal (Web)"/>
    <w:basedOn w:val="a"/>
    <w:uiPriority w:val="99"/>
    <w:unhideWhenUsed/>
    <w:rsid w:val="003B771A"/>
    <w:pPr>
      <w:widowControl/>
      <w:spacing w:before="100" w:beforeAutospacing="1" w:after="100" w:afterAutospacing="1"/>
      <w:jc w:val="left"/>
    </w:pPr>
    <w:rPr>
      <w:rFonts w:ascii="Times New Roman" w:hAnsi="Times New Roman" w:cs="Times New Roman"/>
      <w:kern w:val="0"/>
    </w:rPr>
  </w:style>
  <w:style w:type="character" w:styleId="aa">
    <w:name w:val="Strong"/>
    <w:basedOn w:val="a0"/>
    <w:uiPriority w:val="22"/>
    <w:qFormat/>
    <w:rsid w:val="003B771A"/>
    <w:rPr>
      <w:b/>
      <w:bCs/>
    </w:rPr>
  </w:style>
  <w:style w:type="character" w:customStyle="1" w:styleId="apple-converted-space">
    <w:name w:val="apple-converted-space"/>
    <w:basedOn w:val="a0"/>
    <w:rsid w:val="003B771A"/>
  </w:style>
  <w:style w:type="character" w:styleId="ab">
    <w:name w:val="Hyperlink"/>
    <w:basedOn w:val="a0"/>
    <w:uiPriority w:val="99"/>
    <w:semiHidden/>
    <w:unhideWhenUsed/>
    <w:rsid w:val="003B771A"/>
    <w:rPr>
      <w:color w:val="0000FF"/>
      <w:u w:val="single"/>
    </w:rPr>
  </w:style>
  <w:style w:type="character" w:customStyle="1" w:styleId="filename">
    <w:name w:val="filename"/>
    <w:basedOn w:val="a0"/>
    <w:rsid w:val="003B771A"/>
  </w:style>
  <w:style w:type="character" w:customStyle="1" w:styleId="informations">
    <w:name w:val="informations"/>
    <w:basedOn w:val="a0"/>
    <w:rsid w:val="003B771A"/>
  </w:style>
  <w:style w:type="paragraph" w:styleId="ac">
    <w:name w:val="List Paragraph"/>
    <w:basedOn w:val="a"/>
    <w:uiPriority w:val="34"/>
    <w:qFormat/>
    <w:rsid w:val="0060412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8759465">
      <w:bodyDiv w:val="1"/>
      <w:marLeft w:val="0"/>
      <w:marRight w:val="0"/>
      <w:marTop w:val="0"/>
      <w:marBottom w:val="0"/>
      <w:divBdr>
        <w:top w:val="none" w:sz="0" w:space="0" w:color="auto"/>
        <w:left w:val="none" w:sz="0" w:space="0" w:color="auto"/>
        <w:bottom w:val="none" w:sz="0" w:space="0" w:color="auto"/>
        <w:right w:val="none" w:sz="0" w:space="0" w:color="auto"/>
      </w:divBdr>
    </w:div>
    <w:div w:id="952789978">
      <w:bodyDiv w:val="1"/>
      <w:marLeft w:val="0"/>
      <w:marRight w:val="0"/>
      <w:marTop w:val="0"/>
      <w:marBottom w:val="0"/>
      <w:divBdr>
        <w:top w:val="none" w:sz="0" w:space="0" w:color="auto"/>
        <w:left w:val="none" w:sz="0" w:space="0" w:color="auto"/>
        <w:bottom w:val="none" w:sz="0" w:space="0" w:color="auto"/>
        <w:right w:val="none" w:sz="0" w:space="0" w:color="auto"/>
      </w:divBdr>
    </w:div>
    <w:div w:id="1577544849">
      <w:bodyDiv w:val="1"/>
      <w:marLeft w:val="0"/>
      <w:marRight w:val="0"/>
      <w:marTop w:val="0"/>
      <w:marBottom w:val="0"/>
      <w:divBdr>
        <w:top w:val="none" w:sz="0" w:space="0" w:color="auto"/>
        <w:left w:val="none" w:sz="0" w:space="0" w:color="auto"/>
        <w:bottom w:val="none" w:sz="0" w:space="0" w:color="auto"/>
        <w:right w:val="none" w:sz="0" w:space="0" w:color="auto"/>
      </w:divBdr>
      <w:divsChild>
        <w:div w:id="89737684">
          <w:marLeft w:val="0"/>
          <w:marRight w:val="0"/>
          <w:marTop w:val="0"/>
          <w:marBottom w:val="0"/>
          <w:divBdr>
            <w:top w:val="none" w:sz="0" w:space="0" w:color="auto"/>
            <w:left w:val="none" w:sz="0" w:space="0" w:color="auto"/>
            <w:bottom w:val="none" w:sz="0" w:space="0" w:color="auto"/>
            <w:right w:val="none" w:sz="0" w:space="0" w:color="auto"/>
          </w:divBdr>
          <w:divsChild>
            <w:div w:id="54029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EFCA30-97BA-2148-A342-BFAEB489D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6</Pages>
  <Words>8763</Words>
  <Characters>49954</Characters>
  <Application>Microsoft Macintosh Word</Application>
  <DocSecurity>0</DocSecurity>
  <Lines>416</Lines>
  <Paragraphs>117</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58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wen WANG</dc:creator>
  <cp:keywords/>
  <dc:description/>
  <cp:lastModifiedBy>Qianwen WANG</cp:lastModifiedBy>
  <cp:revision>45</cp:revision>
  <dcterms:created xsi:type="dcterms:W3CDTF">2017-01-17T13:21:00Z</dcterms:created>
  <dcterms:modified xsi:type="dcterms:W3CDTF">2017-02-1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hxrsjvl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